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4F77" w:rsidRPr="00F742EF" w:rsidRDefault="005C6400" w:rsidP="005C6400">
      <w:pPr>
        <w:ind w:left="1416"/>
      </w:pPr>
      <w:r>
        <w:rPr>
          <w:rFonts w:cs="Times New Roman"/>
          <w:b/>
        </w:rPr>
        <w:t xml:space="preserve">     </w:t>
      </w:r>
      <w:r w:rsidR="00484F77" w:rsidRPr="005E4404">
        <w:rPr>
          <w:rFonts w:cs="Times New Roman"/>
          <w:b/>
        </w:rPr>
        <w:t>FernUniversität</w:t>
      </w:r>
      <w:r w:rsidR="00484F77" w:rsidRPr="00F742EF">
        <w:t xml:space="preserve"> </w:t>
      </w:r>
      <w:r w:rsidR="00484F77" w:rsidRPr="005E4404">
        <w:rPr>
          <w:rFonts w:cs="Times New Roman"/>
          <w:b/>
        </w:rPr>
        <w:t>in Hagen</w:t>
      </w:r>
    </w:p>
    <w:p w:rsidR="00CB369B" w:rsidRPr="00F742EF" w:rsidRDefault="005C6400" w:rsidP="00E2063D">
      <w:pPr>
        <w:jc w:val="center"/>
        <w:rPr>
          <w:rFonts w:cs="Times New Roman"/>
          <w:b/>
        </w:rPr>
      </w:pPr>
      <w:r>
        <w:rPr>
          <w:rFonts w:cs="Times New Roman"/>
          <w:b/>
        </w:rPr>
        <w:t>Institut für</w:t>
      </w:r>
      <w:r w:rsidR="00CB369B" w:rsidRPr="00F742EF">
        <w:rPr>
          <w:rFonts w:cs="Times New Roman"/>
          <w:b/>
        </w:rPr>
        <w:t xml:space="preserve"> Philosophie</w:t>
      </w:r>
      <w:r>
        <w:rPr>
          <w:rFonts w:cs="Times New Roman"/>
          <w:b/>
        </w:rPr>
        <w:t>, LG 1</w:t>
      </w:r>
    </w:p>
    <w:p w:rsidR="00484F77" w:rsidRPr="00F742EF" w:rsidRDefault="005C6400" w:rsidP="00E2063D">
      <w:pPr>
        <w:jc w:val="center"/>
        <w:rPr>
          <w:rFonts w:cs="Times New Roman"/>
          <w:b/>
        </w:rPr>
      </w:pPr>
      <w:r>
        <w:rPr>
          <w:rFonts w:cs="Times New Roman"/>
          <w:b/>
        </w:rPr>
        <w:t>Theoretische Philosophie</w:t>
      </w:r>
    </w:p>
    <w:p w:rsidR="00484F77" w:rsidRPr="00F742EF" w:rsidRDefault="005C6400" w:rsidP="00E2063D">
      <w:pPr>
        <w:jc w:val="center"/>
        <w:rPr>
          <w:rFonts w:cs="Times New Roman"/>
          <w:b/>
        </w:rPr>
      </w:pPr>
      <w:r>
        <w:rPr>
          <w:rFonts w:cs="Times New Roman"/>
          <w:b/>
        </w:rPr>
        <w:t>Sommer</w:t>
      </w:r>
      <w:r w:rsidR="00484F77" w:rsidRPr="00F742EF">
        <w:rPr>
          <w:rFonts w:cs="Times New Roman"/>
          <w:b/>
        </w:rPr>
        <w:t xml:space="preserve">semester </w:t>
      </w:r>
      <w:r w:rsidR="003444B2">
        <w:rPr>
          <w:rFonts w:cs="Times New Roman"/>
          <w:b/>
        </w:rPr>
        <w:t>2018</w:t>
      </w:r>
    </w:p>
    <w:p w:rsidR="00484F77" w:rsidRPr="00F742EF" w:rsidRDefault="00484F77" w:rsidP="00E2063D">
      <w:pPr>
        <w:jc w:val="center"/>
        <w:rPr>
          <w:rFonts w:cs="Times New Roman"/>
          <w:b/>
        </w:rPr>
      </w:pPr>
      <w:r w:rsidRPr="00F742EF">
        <w:rPr>
          <w:rFonts w:cs="Times New Roman"/>
          <w:b/>
        </w:rPr>
        <w:t>Hausarbeit</w:t>
      </w:r>
    </w:p>
    <w:p w:rsidR="00484F77" w:rsidRPr="00F742EF" w:rsidRDefault="00484F77" w:rsidP="00E2063D">
      <w:pPr>
        <w:jc w:val="center"/>
        <w:rPr>
          <w:rFonts w:cs="Times New Roman"/>
          <w:b/>
        </w:rPr>
      </w:pPr>
      <w:r w:rsidRPr="00F742EF">
        <w:rPr>
          <w:rFonts w:cs="Times New Roman"/>
          <w:b/>
        </w:rPr>
        <w:t xml:space="preserve">im </w:t>
      </w:r>
      <w:r w:rsidR="00CB369B" w:rsidRPr="00F742EF">
        <w:rPr>
          <w:rFonts w:cs="Times New Roman"/>
          <w:b/>
        </w:rPr>
        <w:t>Hauptfach Philosophie</w:t>
      </w:r>
    </w:p>
    <w:p w:rsidR="00484F77" w:rsidRDefault="00587C85" w:rsidP="00E2063D">
      <w:pPr>
        <w:jc w:val="center"/>
        <w:rPr>
          <w:rFonts w:cs="Times New Roman"/>
          <w:b/>
        </w:rPr>
      </w:pPr>
      <w:r w:rsidRPr="00F742EF">
        <w:rPr>
          <w:rFonts w:cs="Times New Roman"/>
          <w:b/>
        </w:rPr>
        <w:t>Masterstudiengang</w:t>
      </w:r>
    </w:p>
    <w:p w:rsidR="003444B2" w:rsidRPr="00F742EF" w:rsidRDefault="003444B2" w:rsidP="00E2063D">
      <w:pPr>
        <w:jc w:val="center"/>
        <w:rPr>
          <w:rFonts w:cs="Times New Roman"/>
          <w:b/>
        </w:rPr>
      </w:pPr>
      <w:r>
        <w:rPr>
          <w:rFonts w:cs="Times New Roman"/>
          <w:b/>
        </w:rPr>
        <w:t>Modul M2</w:t>
      </w:r>
    </w:p>
    <w:p w:rsidR="00484F77" w:rsidRPr="00F742EF" w:rsidRDefault="00484F77" w:rsidP="00E2063D">
      <w:pPr>
        <w:jc w:val="center"/>
        <w:rPr>
          <w:rFonts w:cs="Times New Roman"/>
          <w:b/>
        </w:rPr>
      </w:pPr>
    </w:p>
    <w:p w:rsidR="00875FC0" w:rsidRPr="00F742EF" w:rsidRDefault="00484F77" w:rsidP="00E2063D">
      <w:pPr>
        <w:jc w:val="center"/>
        <w:rPr>
          <w:rFonts w:cs="Times New Roman"/>
          <w:b/>
        </w:rPr>
      </w:pPr>
      <w:r w:rsidRPr="00F742EF">
        <w:rPr>
          <w:rFonts w:cs="Times New Roman"/>
          <w:b/>
        </w:rPr>
        <w:t>in Verbindung mit dem Präsenzseminar</w:t>
      </w:r>
    </w:p>
    <w:p w:rsidR="00875FC0" w:rsidRPr="00F742EF" w:rsidRDefault="003444B2" w:rsidP="00E2063D">
      <w:pPr>
        <w:jc w:val="center"/>
        <w:rPr>
          <w:rFonts w:cs="Times New Roman"/>
          <w:b/>
        </w:rPr>
      </w:pPr>
      <w:r>
        <w:rPr>
          <w:rFonts w:cs="Times New Roman"/>
          <w:b/>
        </w:rPr>
        <w:t>Leiden</w:t>
      </w:r>
    </w:p>
    <w:p w:rsidR="00484F77" w:rsidRPr="00F742EF" w:rsidRDefault="003444B2" w:rsidP="00E2063D">
      <w:pPr>
        <w:jc w:val="center"/>
        <w:rPr>
          <w:rFonts w:cs="Times New Roman"/>
          <w:b/>
        </w:rPr>
      </w:pPr>
      <w:r>
        <w:rPr>
          <w:rFonts w:cs="Times New Roman"/>
          <w:b/>
        </w:rPr>
        <w:t xml:space="preserve">Prof. </w:t>
      </w:r>
      <w:r w:rsidR="00875FC0" w:rsidRPr="00F742EF">
        <w:rPr>
          <w:rFonts w:cs="Times New Roman"/>
          <w:b/>
        </w:rPr>
        <w:t>D</w:t>
      </w:r>
      <w:r>
        <w:rPr>
          <w:rFonts w:cs="Times New Roman"/>
          <w:b/>
        </w:rPr>
        <w:t>r. Jens Hubertus Busche</w:t>
      </w:r>
    </w:p>
    <w:p w:rsidR="00484F77" w:rsidRPr="00F742EF" w:rsidRDefault="00484F77" w:rsidP="00E2063D">
      <w:pPr>
        <w:jc w:val="center"/>
        <w:rPr>
          <w:rFonts w:cs="Times New Roman"/>
          <w:b/>
        </w:rPr>
      </w:pPr>
      <w:r w:rsidRPr="00F742EF">
        <w:rPr>
          <w:rFonts w:cs="Times New Roman"/>
          <w:b/>
        </w:rPr>
        <w:t>Thema der Hausarbeit:</w:t>
      </w:r>
    </w:p>
    <w:p w:rsidR="003444B2" w:rsidRPr="003444B2" w:rsidRDefault="003444B2" w:rsidP="003444B2">
      <w:pPr>
        <w:spacing w:after="120" w:line="259" w:lineRule="auto"/>
        <w:jc w:val="center"/>
        <w:rPr>
          <w:b/>
          <w:i/>
          <w:sz w:val="32"/>
          <w:szCs w:val="32"/>
        </w:rPr>
      </w:pPr>
      <w:r w:rsidRPr="003444B2">
        <w:rPr>
          <w:b/>
          <w:i/>
          <w:sz w:val="32"/>
          <w:szCs w:val="32"/>
        </w:rPr>
        <w:t>Bewältigung von Leiden durch Musik</w:t>
      </w:r>
    </w:p>
    <w:p w:rsidR="00484F77" w:rsidRPr="00F742EF" w:rsidRDefault="00484F77" w:rsidP="00E2063D">
      <w:pPr>
        <w:jc w:val="center"/>
        <w:rPr>
          <w:rFonts w:cs="Times New Roman"/>
          <w:b/>
        </w:rPr>
      </w:pPr>
    </w:p>
    <w:p w:rsidR="00484F77" w:rsidRPr="00F742EF" w:rsidRDefault="00484F77" w:rsidP="00E2063D">
      <w:pPr>
        <w:jc w:val="center"/>
        <w:rPr>
          <w:rFonts w:cs="Times New Roman"/>
          <w:b/>
        </w:rPr>
      </w:pPr>
    </w:p>
    <w:p w:rsidR="00484F77" w:rsidRPr="00F742EF" w:rsidRDefault="00484F77" w:rsidP="00E2063D">
      <w:pPr>
        <w:jc w:val="center"/>
        <w:rPr>
          <w:rFonts w:cs="Times New Roman"/>
          <w:b/>
        </w:rPr>
      </w:pPr>
      <w:r w:rsidRPr="00F742EF">
        <w:rPr>
          <w:rFonts w:cs="Times New Roman"/>
          <w:b/>
        </w:rPr>
        <w:t>vorgelegt von</w:t>
      </w:r>
    </w:p>
    <w:p w:rsidR="00484F77" w:rsidRPr="00F742EF" w:rsidRDefault="00587C85" w:rsidP="00E2063D">
      <w:pPr>
        <w:jc w:val="center"/>
        <w:rPr>
          <w:rFonts w:cs="Times New Roman"/>
          <w:b/>
        </w:rPr>
      </w:pPr>
      <w:r w:rsidRPr="00F742EF">
        <w:rPr>
          <w:rFonts w:cs="Times New Roman"/>
          <w:b/>
        </w:rPr>
        <w:t>Peter Strotmann</w:t>
      </w:r>
    </w:p>
    <w:p w:rsidR="00484F77" w:rsidRPr="00F742EF" w:rsidRDefault="00587C85" w:rsidP="00E2063D">
      <w:pPr>
        <w:jc w:val="center"/>
        <w:rPr>
          <w:rFonts w:cs="Times New Roman"/>
          <w:b/>
        </w:rPr>
      </w:pPr>
      <w:r w:rsidRPr="00F742EF">
        <w:rPr>
          <w:rFonts w:cs="Times New Roman"/>
          <w:b/>
        </w:rPr>
        <w:t>Am Gulloh 49</w:t>
      </w:r>
    </w:p>
    <w:p w:rsidR="00484F77" w:rsidRPr="00F742EF" w:rsidRDefault="00587C85" w:rsidP="00E2063D">
      <w:pPr>
        <w:jc w:val="center"/>
        <w:rPr>
          <w:rFonts w:cs="Times New Roman"/>
          <w:b/>
        </w:rPr>
      </w:pPr>
      <w:r w:rsidRPr="00F742EF">
        <w:rPr>
          <w:rFonts w:cs="Times New Roman"/>
          <w:b/>
        </w:rPr>
        <w:t>44339 Dortmund</w:t>
      </w:r>
    </w:p>
    <w:p w:rsidR="00F742EF" w:rsidRPr="00F742EF" w:rsidRDefault="00484F77" w:rsidP="00E2063D">
      <w:pPr>
        <w:jc w:val="center"/>
        <w:rPr>
          <w:rFonts w:cs="Times New Roman"/>
          <w:b/>
        </w:rPr>
      </w:pPr>
      <w:r w:rsidRPr="00F742EF">
        <w:rPr>
          <w:rFonts w:cs="Times New Roman"/>
          <w:b/>
        </w:rPr>
        <w:t xml:space="preserve">Matrikelnr. </w:t>
      </w:r>
      <w:r w:rsidR="00587C85" w:rsidRPr="00F742EF">
        <w:rPr>
          <w:rFonts w:cs="Times New Roman"/>
          <w:b/>
        </w:rPr>
        <w:t>5355800</w:t>
      </w:r>
    </w:p>
    <w:p w:rsidR="00484F77" w:rsidRPr="00F742EF" w:rsidRDefault="00F742EF" w:rsidP="00E2063D">
      <w:pPr>
        <w:jc w:val="center"/>
        <w:rPr>
          <w:rFonts w:cs="Times New Roman"/>
          <w:b/>
        </w:rPr>
      </w:pPr>
      <w:r w:rsidRPr="00F742EF">
        <w:rPr>
          <w:rFonts w:cs="Times New Roman"/>
          <w:b/>
        </w:rPr>
        <w:t xml:space="preserve"> am </w:t>
      </w:r>
      <w:r w:rsidR="00C37922">
        <w:rPr>
          <w:rFonts w:cs="Times New Roman"/>
          <w:b/>
        </w:rPr>
        <w:t>30.08</w:t>
      </w:r>
      <w:r w:rsidR="003444B2">
        <w:rPr>
          <w:rFonts w:cs="Times New Roman"/>
          <w:b/>
        </w:rPr>
        <w:t>.2018</w:t>
      </w:r>
    </w:p>
    <w:p w:rsidR="004D05A1" w:rsidRDefault="00F742EF">
      <w:pPr>
        <w:rPr>
          <w:rFonts w:asciiTheme="majorHAnsi" w:eastAsiaTheme="majorEastAsia" w:hAnsiTheme="majorHAnsi" w:cstheme="majorBidi"/>
          <w:b/>
          <w:bCs/>
          <w:color w:val="365F91" w:themeColor="accent1" w:themeShade="BF"/>
          <w:sz w:val="28"/>
          <w:szCs w:val="28"/>
        </w:rPr>
        <w:sectPr w:rsidR="004D05A1" w:rsidSect="00A07B36">
          <w:footerReference w:type="default" r:id="rId8"/>
          <w:pgSz w:w="11906" w:h="16838"/>
          <w:pgMar w:top="2574" w:right="2880" w:bottom="1440" w:left="2880" w:header="709" w:footer="709" w:gutter="0"/>
          <w:cols w:space="708"/>
          <w:docGrid w:linePitch="360"/>
        </w:sectPr>
      </w:pPr>
      <w:r>
        <w:rPr>
          <w:rFonts w:asciiTheme="majorHAnsi" w:eastAsiaTheme="majorEastAsia" w:hAnsiTheme="majorHAnsi" w:cstheme="majorBidi"/>
          <w:b/>
          <w:bCs/>
          <w:color w:val="365F91" w:themeColor="accent1" w:themeShade="BF"/>
          <w:sz w:val="28"/>
          <w:szCs w:val="28"/>
        </w:rPr>
        <w:tab/>
      </w:r>
      <w:r>
        <w:rPr>
          <w:rFonts w:asciiTheme="majorHAnsi" w:eastAsiaTheme="majorEastAsia" w:hAnsiTheme="majorHAnsi" w:cstheme="majorBidi"/>
          <w:b/>
          <w:bCs/>
          <w:color w:val="365F91" w:themeColor="accent1" w:themeShade="BF"/>
          <w:sz w:val="28"/>
          <w:szCs w:val="28"/>
        </w:rPr>
        <w:tab/>
      </w:r>
      <w:r>
        <w:rPr>
          <w:rFonts w:asciiTheme="majorHAnsi" w:eastAsiaTheme="majorEastAsia" w:hAnsiTheme="majorHAnsi" w:cstheme="majorBidi"/>
          <w:b/>
          <w:bCs/>
          <w:color w:val="365F91" w:themeColor="accent1" w:themeShade="BF"/>
          <w:sz w:val="28"/>
          <w:szCs w:val="28"/>
        </w:rPr>
        <w:tab/>
      </w:r>
      <w:r>
        <w:rPr>
          <w:rFonts w:asciiTheme="majorHAnsi" w:eastAsiaTheme="majorEastAsia" w:hAnsiTheme="majorHAnsi" w:cstheme="majorBidi"/>
          <w:b/>
          <w:bCs/>
          <w:color w:val="365F91" w:themeColor="accent1" w:themeShade="BF"/>
          <w:sz w:val="28"/>
          <w:szCs w:val="28"/>
        </w:rPr>
        <w:tab/>
      </w:r>
    </w:p>
    <w:sdt>
      <w:sdtPr>
        <w:rPr>
          <w:rFonts w:ascii="Times New Roman" w:eastAsiaTheme="minorHAnsi" w:hAnsi="Times New Roman" w:cstheme="minorBidi"/>
          <w:b w:val="0"/>
          <w:bCs w:val="0"/>
          <w:sz w:val="24"/>
          <w:szCs w:val="22"/>
        </w:rPr>
        <w:id w:val="1298642156"/>
        <w:docPartObj>
          <w:docPartGallery w:val="Table of Contents"/>
          <w:docPartUnique/>
        </w:docPartObj>
      </w:sdtPr>
      <w:sdtContent>
        <w:p w:rsidR="00EE3355" w:rsidRDefault="00EE3355">
          <w:pPr>
            <w:pStyle w:val="Inhaltsverzeichnisberschrift"/>
          </w:pPr>
          <w:r>
            <w:t>Inhaltsverzeic</w:t>
          </w:r>
          <w:bookmarkStart w:id="0" w:name="_GoBack"/>
          <w:bookmarkEnd w:id="0"/>
          <w:r>
            <w:t>hnis</w:t>
          </w:r>
        </w:p>
        <w:p w:rsidR="00BA2C15" w:rsidRDefault="00EE3355">
          <w:pPr>
            <w:pStyle w:val="Verzeichnis1"/>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516223176" w:history="1">
            <w:r w:rsidR="00BA2C15" w:rsidRPr="00694889">
              <w:rPr>
                <w:rStyle w:val="Hyperlink"/>
                <w:noProof/>
              </w:rPr>
              <w:t>Einleitung</w:t>
            </w:r>
            <w:r w:rsidR="00BA2C15">
              <w:rPr>
                <w:noProof/>
                <w:webHidden/>
              </w:rPr>
              <w:tab/>
            </w:r>
            <w:r w:rsidR="00BA2C15">
              <w:rPr>
                <w:noProof/>
                <w:webHidden/>
              </w:rPr>
              <w:fldChar w:fldCharType="begin"/>
            </w:r>
            <w:r w:rsidR="00BA2C15">
              <w:rPr>
                <w:noProof/>
                <w:webHidden/>
              </w:rPr>
              <w:instrText xml:space="preserve"> PAGEREF _Toc516223176 \h </w:instrText>
            </w:r>
            <w:r w:rsidR="00BA2C15">
              <w:rPr>
                <w:noProof/>
                <w:webHidden/>
              </w:rPr>
            </w:r>
            <w:r w:rsidR="00BA2C15">
              <w:rPr>
                <w:noProof/>
                <w:webHidden/>
              </w:rPr>
              <w:fldChar w:fldCharType="separate"/>
            </w:r>
            <w:r w:rsidR="00BA2C15">
              <w:rPr>
                <w:noProof/>
                <w:webHidden/>
              </w:rPr>
              <w:t>2</w:t>
            </w:r>
            <w:r w:rsidR="00BA2C15">
              <w:rPr>
                <w:noProof/>
                <w:webHidden/>
              </w:rPr>
              <w:fldChar w:fldCharType="end"/>
            </w:r>
          </w:hyperlink>
        </w:p>
        <w:p w:rsidR="00BA2C15" w:rsidRDefault="00BA2C15">
          <w:pPr>
            <w:pStyle w:val="Verzeichnis1"/>
            <w:tabs>
              <w:tab w:val="left" w:pos="440"/>
            </w:tabs>
            <w:rPr>
              <w:rFonts w:asciiTheme="minorHAnsi" w:eastAsiaTheme="minorEastAsia" w:hAnsiTheme="minorHAnsi"/>
              <w:noProof/>
              <w:sz w:val="22"/>
              <w:lang w:eastAsia="de-DE"/>
            </w:rPr>
          </w:pPr>
          <w:hyperlink w:anchor="_Toc516223177" w:history="1">
            <w:r w:rsidRPr="00694889">
              <w:rPr>
                <w:rStyle w:val="Hyperlink"/>
                <w:noProof/>
              </w:rPr>
              <w:t>1</w:t>
            </w:r>
            <w:r>
              <w:rPr>
                <w:rFonts w:asciiTheme="minorHAnsi" w:eastAsiaTheme="minorEastAsia" w:hAnsiTheme="minorHAnsi"/>
                <w:noProof/>
                <w:sz w:val="22"/>
                <w:lang w:eastAsia="de-DE"/>
              </w:rPr>
              <w:tab/>
            </w:r>
            <w:r w:rsidRPr="00694889">
              <w:rPr>
                <w:rStyle w:val="Hyperlink"/>
                <w:noProof/>
              </w:rPr>
              <w:t>Beispielhafte Leidenssituationen und zugehörige Musikstücke</w:t>
            </w:r>
            <w:r>
              <w:rPr>
                <w:noProof/>
                <w:webHidden/>
              </w:rPr>
              <w:tab/>
            </w:r>
            <w:r>
              <w:rPr>
                <w:noProof/>
                <w:webHidden/>
              </w:rPr>
              <w:fldChar w:fldCharType="begin"/>
            </w:r>
            <w:r>
              <w:rPr>
                <w:noProof/>
                <w:webHidden/>
              </w:rPr>
              <w:instrText xml:space="preserve"> PAGEREF _Toc516223177 \h </w:instrText>
            </w:r>
            <w:r>
              <w:rPr>
                <w:noProof/>
                <w:webHidden/>
              </w:rPr>
            </w:r>
            <w:r>
              <w:rPr>
                <w:noProof/>
                <w:webHidden/>
              </w:rPr>
              <w:fldChar w:fldCharType="separate"/>
            </w:r>
            <w:r>
              <w:rPr>
                <w:noProof/>
                <w:webHidden/>
              </w:rPr>
              <w:t>3</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78" w:history="1">
            <w:r w:rsidRPr="00694889">
              <w:rPr>
                <w:rStyle w:val="Hyperlink"/>
                <w:noProof/>
              </w:rPr>
              <w:t>1.1</w:t>
            </w:r>
            <w:r>
              <w:rPr>
                <w:rFonts w:asciiTheme="minorHAnsi" w:eastAsiaTheme="minorEastAsia" w:hAnsiTheme="minorHAnsi"/>
                <w:noProof/>
                <w:sz w:val="22"/>
                <w:lang w:eastAsia="de-DE"/>
              </w:rPr>
              <w:tab/>
            </w:r>
            <w:r w:rsidRPr="00694889">
              <w:rPr>
                <w:rStyle w:val="Hyperlink"/>
                <w:noProof/>
              </w:rPr>
              <w:t>Abschied</w:t>
            </w:r>
            <w:r>
              <w:rPr>
                <w:noProof/>
                <w:webHidden/>
              </w:rPr>
              <w:tab/>
            </w:r>
            <w:r>
              <w:rPr>
                <w:noProof/>
                <w:webHidden/>
              </w:rPr>
              <w:fldChar w:fldCharType="begin"/>
            </w:r>
            <w:r>
              <w:rPr>
                <w:noProof/>
                <w:webHidden/>
              </w:rPr>
              <w:instrText xml:space="preserve"> PAGEREF _Toc516223178 \h </w:instrText>
            </w:r>
            <w:r>
              <w:rPr>
                <w:noProof/>
                <w:webHidden/>
              </w:rPr>
            </w:r>
            <w:r>
              <w:rPr>
                <w:noProof/>
                <w:webHidden/>
              </w:rPr>
              <w:fldChar w:fldCharType="separate"/>
            </w:r>
            <w:r>
              <w:rPr>
                <w:noProof/>
                <w:webHidden/>
              </w:rPr>
              <w:t>3</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79" w:history="1">
            <w:r w:rsidRPr="00694889">
              <w:rPr>
                <w:rStyle w:val="Hyperlink"/>
                <w:noProof/>
              </w:rPr>
              <w:t>1.2</w:t>
            </w:r>
            <w:r>
              <w:rPr>
                <w:rFonts w:asciiTheme="minorHAnsi" w:eastAsiaTheme="minorEastAsia" w:hAnsiTheme="minorHAnsi"/>
                <w:noProof/>
                <w:sz w:val="22"/>
                <w:lang w:eastAsia="de-DE"/>
              </w:rPr>
              <w:tab/>
            </w:r>
            <w:r w:rsidRPr="00694889">
              <w:rPr>
                <w:rStyle w:val="Hyperlink"/>
                <w:noProof/>
              </w:rPr>
              <w:t>Ausbeutung</w:t>
            </w:r>
            <w:r>
              <w:rPr>
                <w:noProof/>
                <w:webHidden/>
              </w:rPr>
              <w:tab/>
            </w:r>
            <w:r>
              <w:rPr>
                <w:noProof/>
                <w:webHidden/>
              </w:rPr>
              <w:fldChar w:fldCharType="begin"/>
            </w:r>
            <w:r>
              <w:rPr>
                <w:noProof/>
                <w:webHidden/>
              </w:rPr>
              <w:instrText xml:space="preserve"> PAGEREF _Toc516223179 \h </w:instrText>
            </w:r>
            <w:r>
              <w:rPr>
                <w:noProof/>
                <w:webHidden/>
              </w:rPr>
            </w:r>
            <w:r>
              <w:rPr>
                <w:noProof/>
                <w:webHidden/>
              </w:rPr>
              <w:fldChar w:fldCharType="separate"/>
            </w:r>
            <w:r>
              <w:rPr>
                <w:noProof/>
                <w:webHidden/>
              </w:rPr>
              <w:t>3</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0" w:history="1">
            <w:r w:rsidRPr="00694889">
              <w:rPr>
                <w:rStyle w:val="Hyperlink"/>
                <w:noProof/>
              </w:rPr>
              <w:t>1.3</w:t>
            </w:r>
            <w:r>
              <w:rPr>
                <w:rFonts w:asciiTheme="minorHAnsi" w:eastAsiaTheme="minorEastAsia" w:hAnsiTheme="minorHAnsi"/>
                <w:noProof/>
                <w:sz w:val="22"/>
                <w:lang w:eastAsia="de-DE"/>
              </w:rPr>
              <w:tab/>
            </w:r>
            <w:r w:rsidRPr="00694889">
              <w:rPr>
                <w:rStyle w:val="Hyperlink"/>
                <w:noProof/>
              </w:rPr>
              <w:t>Einsamkeit</w:t>
            </w:r>
            <w:r>
              <w:rPr>
                <w:noProof/>
                <w:webHidden/>
              </w:rPr>
              <w:tab/>
            </w:r>
            <w:r>
              <w:rPr>
                <w:noProof/>
                <w:webHidden/>
              </w:rPr>
              <w:fldChar w:fldCharType="begin"/>
            </w:r>
            <w:r>
              <w:rPr>
                <w:noProof/>
                <w:webHidden/>
              </w:rPr>
              <w:instrText xml:space="preserve"> PAGEREF _Toc516223180 \h </w:instrText>
            </w:r>
            <w:r>
              <w:rPr>
                <w:noProof/>
                <w:webHidden/>
              </w:rPr>
            </w:r>
            <w:r>
              <w:rPr>
                <w:noProof/>
                <w:webHidden/>
              </w:rPr>
              <w:fldChar w:fldCharType="separate"/>
            </w:r>
            <w:r>
              <w:rPr>
                <w:noProof/>
                <w:webHidden/>
              </w:rPr>
              <w:t>4</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1" w:history="1">
            <w:r w:rsidRPr="00694889">
              <w:rPr>
                <w:rStyle w:val="Hyperlink"/>
                <w:noProof/>
              </w:rPr>
              <w:t>1.4</w:t>
            </w:r>
            <w:r>
              <w:rPr>
                <w:rFonts w:asciiTheme="minorHAnsi" w:eastAsiaTheme="minorEastAsia" w:hAnsiTheme="minorHAnsi"/>
                <w:noProof/>
                <w:sz w:val="22"/>
                <w:lang w:eastAsia="de-DE"/>
              </w:rPr>
              <w:tab/>
            </w:r>
            <w:r w:rsidRPr="00694889">
              <w:rPr>
                <w:rStyle w:val="Hyperlink"/>
                <w:noProof/>
              </w:rPr>
              <w:t>Entzug</w:t>
            </w:r>
            <w:r>
              <w:rPr>
                <w:noProof/>
                <w:webHidden/>
              </w:rPr>
              <w:tab/>
            </w:r>
            <w:r>
              <w:rPr>
                <w:noProof/>
                <w:webHidden/>
              </w:rPr>
              <w:fldChar w:fldCharType="begin"/>
            </w:r>
            <w:r>
              <w:rPr>
                <w:noProof/>
                <w:webHidden/>
              </w:rPr>
              <w:instrText xml:space="preserve"> PAGEREF _Toc516223181 \h </w:instrText>
            </w:r>
            <w:r>
              <w:rPr>
                <w:noProof/>
                <w:webHidden/>
              </w:rPr>
            </w:r>
            <w:r>
              <w:rPr>
                <w:noProof/>
                <w:webHidden/>
              </w:rPr>
              <w:fldChar w:fldCharType="separate"/>
            </w:r>
            <w:r>
              <w:rPr>
                <w:noProof/>
                <w:webHidden/>
              </w:rPr>
              <w:t>4</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2" w:history="1">
            <w:r w:rsidRPr="00694889">
              <w:rPr>
                <w:rStyle w:val="Hyperlink"/>
                <w:noProof/>
              </w:rPr>
              <w:t>1.5</w:t>
            </w:r>
            <w:r>
              <w:rPr>
                <w:rFonts w:asciiTheme="minorHAnsi" w:eastAsiaTheme="minorEastAsia" w:hAnsiTheme="minorHAnsi"/>
                <w:noProof/>
                <w:sz w:val="22"/>
                <w:lang w:eastAsia="de-DE"/>
              </w:rPr>
              <w:tab/>
            </w:r>
            <w:r w:rsidRPr="00694889">
              <w:rPr>
                <w:rStyle w:val="Hyperlink"/>
                <w:noProof/>
              </w:rPr>
              <w:t>Erfolglosigkeit</w:t>
            </w:r>
            <w:r>
              <w:rPr>
                <w:noProof/>
                <w:webHidden/>
              </w:rPr>
              <w:tab/>
            </w:r>
            <w:r>
              <w:rPr>
                <w:noProof/>
                <w:webHidden/>
              </w:rPr>
              <w:fldChar w:fldCharType="begin"/>
            </w:r>
            <w:r>
              <w:rPr>
                <w:noProof/>
                <w:webHidden/>
              </w:rPr>
              <w:instrText xml:space="preserve"> PAGEREF _Toc516223182 \h </w:instrText>
            </w:r>
            <w:r>
              <w:rPr>
                <w:noProof/>
                <w:webHidden/>
              </w:rPr>
            </w:r>
            <w:r>
              <w:rPr>
                <w:noProof/>
                <w:webHidden/>
              </w:rPr>
              <w:fldChar w:fldCharType="separate"/>
            </w:r>
            <w:r>
              <w:rPr>
                <w:noProof/>
                <w:webHidden/>
              </w:rPr>
              <w:t>4</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3" w:history="1">
            <w:r w:rsidRPr="00694889">
              <w:rPr>
                <w:rStyle w:val="Hyperlink"/>
                <w:noProof/>
              </w:rPr>
              <w:t>1.6</w:t>
            </w:r>
            <w:r>
              <w:rPr>
                <w:rFonts w:asciiTheme="minorHAnsi" w:eastAsiaTheme="minorEastAsia" w:hAnsiTheme="minorHAnsi"/>
                <w:noProof/>
                <w:sz w:val="22"/>
                <w:lang w:eastAsia="de-DE"/>
              </w:rPr>
              <w:tab/>
            </w:r>
            <w:r w:rsidRPr="00694889">
              <w:rPr>
                <w:rStyle w:val="Hyperlink"/>
                <w:noProof/>
              </w:rPr>
              <w:t>Kater</w:t>
            </w:r>
            <w:r>
              <w:rPr>
                <w:noProof/>
                <w:webHidden/>
              </w:rPr>
              <w:tab/>
            </w:r>
            <w:r>
              <w:rPr>
                <w:noProof/>
                <w:webHidden/>
              </w:rPr>
              <w:fldChar w:fldCharType="begin"/>
            </w:r>
            <w:r>
              <w:rPr>
                <w:noProof/>
                <w:webHidden/>
              </w:rPr>
              <w:instrText xml:space="preserve"> PAGEREF _Toc516223183 \h </w:instrText>
            </w:r>
            <w:r>
              <w:rPr>
                <w:noProof/>
                <w:webHidden/>
              </w:rPr>
            </w:r>
            <w:r>
              <w:rPr>
                <w:noProof/>
                <w:webHidden/>
              </w:rPr>
              <w:fldChar w:fldCharType="separate"/>
            </w:r>
            <w:r>
              <w:rPr>
                <w:noProof/>
                <w:webHidden/>
              </w:rPr>
              <w:t>5</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4" w:history="1">
            <w:r w:rsidRPr="00694889">
              <w:rPr>
                <w:rStyle w:val="Hyperlink"/>
                <w:noProof/>
              </w:rPr>
              <w:t>1.7</w:t>
            </w:r>
            <w:r>
              <w:rPr>
                <w:rFonts w:asciiTheme="minorHAnsi" w:eastAsiaTheme="minorEastAsia" w:hAnsiTheme="minorHAnsi"/>
                <w:noProof/>
                <w:sz w:val="22"/>
                <w:lang w:eastAsia="de-DE"/>
              </w:rPr>
              <w:tab/>
            </w:r>
            <w:r w:rsidRPr="00694889">
              <w:rPr>
                <w:rStyle w:val="Hyperlink"/>
                <w:noProof/>
              </w:rPr>
              <w:t>Misshandlung</w:t>
            </w:r>
            <w:r>
              <w:rPr>
                <w:noProof/>
                <w:webHidden/>
              </w:rPr>
              <w:tab/>
            </w:r>
            <w:r>
              <w:rPr>
                <w:noProof/>
                <w:webHidden/>
              </w:rPr>
              <w:fldChar w:fldCharType="begin"/>
            </w:r>
            <w:r>
              <w:rPr>
                <w:noProof/>
                <w:webHidden/>
              </w:rPr>
              <w:instrText xml:space="preserve"> PAGEREF _Toc516223184 \h </w:instrText>
            </w:r>
            <w:r>
              <w:rPr>
                <w:noProof/>
                <w:webHidden/>
              </w:rPr>
            </w:r>
            <w:r>
              <w:rPr>
                <w:noProof/>
                <w:webHidden/>
              </w:rPr>
              <w:fldChar w:fldCharType="separate"/>
            </w:r>
            <w:r>
              <w:rPr>
                <w:noProof/>
                <w:webHidden/>
              </w:rPr>
              <w:t>5</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5" w:history="1">
            <w:r w:rsidRPr="00694889">
              <w:rPr>
                <w:rStyle w:val="Hyperlink"/>
                <w:noProof/>
              </w:rPr>
              <w:t>1.8</w:t>
            </w:r>
            <w:r>
              <w:rPr>
                <w:rFonts w:asciiTheme="minorHAnsi" w:eastAsiaTheme="minorEastAsia" w:hAnsiTheme="minorHAnsi"/>
                <w:noProof/>
                <w:sz w:val="22"/>
                <w:lang w:eastAsia="de-DE"/>
              </w:rPr>
              <w:tab/>
            </w:r>
            <w:r w:rsidRPr="00694889">
              <w:rPr>
                <w:rStyle w:val="Hyperlink"/>
                <w:noProof/>
              </w:rPr>
              <w:t>Schuld</w:t>
            </w:r>
            <w:r>
              <w:rPr>
                <w:noProof/>
                <w:webHidden/>
              </w:rPr>
              <w:tab/>
            </w:r>
            <w:r>
              <w:rPr>
                <w:noProof/>
                <w:webHidden/>
              </w:rPr>
              <w:fldChar w:fldCharType="begin"/>
            </w:r>
            <w:r>
              <w:rPr>
                <w:noProof/>
                <w:webHidden/>
              </w:rPr>
              <w:instrText xml:space="preserve"> PAGEREF _Toc516223185 \h </w:instrText>
            </w:r>
            <w:r>
              <w:rPr>
                <w:noProof/>
                <w:webHidden/>
              </w:rPr>
            </w:r>
            <w:r>
              <w:rPr>
                <w:noProof/>
                <w:webHidden/>
              </w:rPr>
              <w:fldChar w:fldCharType="separate"/>
            </w:r>
            <w:r>
              <w:rPr>
                <w:noProof/>
                <w:webHidden/>
              </w:rPr>
              <w:t>5</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6" w:history="1">
            <w:r w:rsidRPr="00694889">
              <w:rPr>
                <w:rStyle w:val="Hyperlink"/>
                <w:noProof/>
              </w:rPr>
              <w:t>1.9</w:t>
            </w:r>
            <w:r>
              <w:rPr>
                <w:rFonts w:asciiTheme="minorHAnsi" w:eastAsiaTheme="minorEastAsia" w:hAnsiTheme="minorHAnsi"/>
                <w:noProof/>
                <w:sz w:val="22"/>
                <w:lang w:eastAsia="de-DE"/>
              </w:rPr>
              <w:tab/>
            </w:r>
            <w:r w:rsidRPr="00694889">
              <w:rPr>
                <w:rStyle w:val="Hyperlink"/>
                <w:noProof/>
              </w:rPr>
              <w:t>Schulden</w:t>
            </w:r>
            <w:r>
              <w:rPr>
                <w:noProof/>
                <w:webHidden/>
              </w:rPr>
              <w:tab/>
            </w:r>
            <w:r>
              <w:rPr>
                <w:noProof/>
                <w:webHidden/>
              </w:rPr>
              <w:fldChar w:fldCharType="begin"/>
            </w:r>
            <w:r>
              <w:rPr>
                <w:noProof/>
                <w:webHidden/>
              </w:rPr>
              <w:instrText xml:space="preserve"> PAGEREF _Toc516223186 \h </w:instrText>
            </w:r>
            <w:r>
              <w:rPr>
                <w:noProof/>
                <w:webHidden/>
              </w:rPr>
            </w:r>
            <w:r>
              <w:rPr>
                <w:noProof/>
                <w:webHidden/>
              </w:rPr>
              <w:fldChar w:fldCharType="separate"/>
            </w:r>
            <w:r>
              <w:rPr>
                <w:noProof/>
                <w:webHidden/>
              </w:rPr>
              <w:t>6</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7" w:history="1">
            <w:r w:rsidRPr="00694889">
              <w:rPr>
                <w:rStyle w:val="Hyperlink"/>
                <w:noProof/>
              </w:rPr>
              <w:t>1.10</w:t>
            </w:r>
            <w:r>
              <w:rPr>
                <w:rFonts w:asciiTheme="minorHAnsi" w:eastAsiaTheme="minorEastAsia" w:hAnsiTheme="minorHAnsi"/>
                <w:noProof/>
                <w:sz w:val="22"/>
                <w:lang w:eastAsia="de-DE"/>
              </w:rPr>
              <w:tab/>
            </w:r>
            <w:r w:rsidRPr="00694889">
              <w:rPr>
                <w:rStyle w:val="Hyperlink"/>
                <w:noProof/>
              </w:rPr>
              <w:t>Selbstverletzung</w:t>
            </w:r>
            <w:r>
              <w:rPr>
                <w:noProof/>
                <w:webHidden/>
              </w:rPr>
              <w:tab/>
            </w:r>
            <w:r>
              <w:rPr>
                <w:noProof/>
                <w:webHidden/>
              </w:rPr>
              <w:fldChar w:fldCharType="begin"/>
            </w:r>
            <w:r>
              <w:rPr>
                <w:noProof/>
                <w:webHidden/>
              </w:rPr>
              <w:instrText xml:space="preserve"> PAGEREF _Toc516223187 \h </w:instrText>
            </w:r>
            <w:r>
              <w:rPr>
                <w:noProof/>
                <w:webHidden/>
              </w:rPr>
            </w:r>
            <w:r>
              <w:rPr>
                <w:noProof/>
                <w:webHidden/>
              </w:rPr>
              <w:fldChar w:fldCharType="separate"/>
            </w:r>
            <w:r>
              <w:rPr>
                <w:noProof/>
                <w:webHidden/>
              </w:rPr>
              <w:t>6</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8" w:history="1">
            <w:r w:rsidRPr="00694889">
              <w:rPr>
                <w:rStyle w:val="Hyperlink"/>
                <w:noProof/>
              </w:rPr>
              <w:t>1.11</w:t>
            </w:r>
            <w:r>
              <w:rPr>
                <w:rFonts w:asciiTheme="minorHAnsi" w:eastAsiaTheme="minorEastAsia" w:hAnsiTheme="minorHAnsi"/>
                <w:noProof/>
                <w:sz w:val="22"/>
                <w:lang w:eastAsia="de-DE"/>
              </w:rPr>
              <w:tab/>
            </w:r>
            <w:r w:rsidRPr="00694889">
              <w:rPr>
                <w:rStyle w:val="Hyperlink"/>
                <w:noProof/>
              </w:rPr>
              <w:t>Unfreiheit</w:t>
            </w:r>
            <w:r>
              <w:rPr>
                <w:noProof/>
                <w:webHidden/>
              </w:rPr>
              <w:tab/>
            </w:r>
            <w:r>
              <w:rPr>
                <w:noProof/>
                <w:webHidden/>
              </w:rPr>
              <w:fldChar w:fldCharType="begin"/>
            </w:r>
            <w:r>
              <w:rPr>
                <w:noProof/>
                <w:webHidden/>
              </w:rPr>
              <w:instrText xml:space="preserve"> PAGEREF _Toc516223188 \h </w:instrText>
            </w:r>
            <w:r>
              <w:rPr>
                <w:noProof/>
                <w:webHidden/>
              </w:rPr>
            </w:r>
            <w:r>
              <w:rPr>
                <w:noProof/>
                <w:webHidden/>
              </w:rPr>
              <w:fldChar w:fldCharType="separate"/>
            </w:r>
            <w:r>
              <w:rPr>
                <w:noProof/>
                <w:webHidden/>
              </w:rPr>
              <w:t>6</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89" w:history="1">
            <w:r w:rsidRPr="00694889">
              <w:rPr>
                <w:rStyle w:val="Hyperlink"/>
                <w:noProof/>
              </w:rPr>
              <w:t>1.12</w:t>
            </w:r>
            <w:r>
              <w:rPr>
                <w:rFonts w:asciiTheme="minorHAnsi" w:eastAsiaTheme="minorEastAsia" w:hAnsiTheme="minorHAnsi"/>
                <w:noProof/>
                <w:sz w:val="22"/>
                <w:lang w:eastAsia="de-DE"/>
              </w:rPr>
              <w:tab/>
            </w:r>
            <w:r w:rsidRPr="00694889">
              <w:rPr>
                <w:rStyle w:val="Hyperlink"/>
                <w:noProof/>
              </w:rPr>
              <w:t>Verelendung</w:t>
            </w:r>
            <w:r>
              <w:rPr>
                <w:noProof/>
                <w:webHidden/>
              </w:rPr>
              <w:tab/>
            </w:r>
            <w:r>
              <w:rPr>
                <w:noProof/>
                <w:webHidden/>
              </w:rPr>
              <w:fldChar w:fldCharType="begin"/>
            </w:r>
            <w:r>
              <w:rPr>
                <w:noProof/>
                <w:webHidden/>
              </w:rPr>
              <w:instrText xml:space="preserve"> PAGEREF _Toc516223189 \h </w:instrText>
            </w:r>
            <w:r>
              <w:rPr>
                <w:noProof/>
                <w:webHidden/>
              </w:rPr>
            </w:r>
            <w:r>
              <w:rPr>
                <w:noProof/>
                <w:webHidden/>
              </w:rPr>
              <w:fldChar w:fldCharType="separate"/>
            </w:r>
            <w:r>
              <w:rPr>
                <w:noProof/>
                <w:webHidden/>
              </w:rPr>
              <w:t>6</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0" w:history="1">
            <w:r w:rsidRPr="00694889">
              <w:rPr>
                <w:rStyle w:val="Hyperlink"/>
                <w:noProof/>
              </w:rPr>
              <w:t>1.13</w:t>
            </w:r>
            <w:r>
              <w:rPr>
                <w:rFonts w:asciiTheme="minorHAnsi" w:eastAsiaTheme="minorEastAsia" w:hAnsiTheme="minorHAnsi"/>
                <w:noProof/>
                <w:sz w:val="22"/>
                <w:lang w:eastAsia="de-DE"/>
              </w:rPr>
              <w:tab/>
            </w:r>
            <w:r w:rsidRPr="00694889">
              <w:rPr>
                <w:rStyle w:val="Hyperlink"/>
                <w:noProof/>
              </w:rPr>
              <w:t>Verlust</w:t>
            </w:r>
            <w:r>
              <w:rPr>
                <w:noProof/>
                <w:webHidden/>
              </w:rPr>
              <w:tab/>
            </w:r>
            <w:r>
              <w:rPr>
                <w:noProof/>
                <w:webHidden/>
              </w:rPr>
              <w:fldChar w:fldCharType="begin"/>
            </w:r>
            <w:r>
              <w:rPr>
                <w:noProof/>
                <w:webHidden/>
              </w:rPr>
              <w:instrText xml:space="preserve"> PAGEREF _Toc516223190 \h </w:instrText>
            </w:r>
            <w:r>
              <w:rPr>
                <w:noProof/>
                <w:webHidden/>
              </w:rPr>
            </w:r>
            <w:r>
              <w:rPr>
                <w:noProof/>
                <w:webHidden/>
              </w:rPr>
              <w:fldChar w:fldCharType="separate"/>
            </w:r>
            <w:r>
              <w:rPr>
                <w:noProof/>
                <w:webHidden/>
              </w:rPr>
              <w:t>7</w:t>
            </w:r>
            <w:r>
              <w:rPr>
                <w:noProof/>
                <w:webHidden/>
              </w:rPr>
              <w:fldChar w:fldCharType="end"/>
            </w:r>
          </w:hyperlink>
        </w:p>
        <w:p w:rsidR="00BA2C15" w:rsidRDefault="00BA2C15">
          <w:pPr>
            <w:pStyle w:val="Verzeichnis1"/>
            <w:tabs>
              <w:tab w:val="left" w:pos="440"/>
            </w:tabs>
            <w:rPr>
              <w:rFonts w:asciiTheme="minorHAnsi" w:eastAsiaTheme="minorEastAsia" w:hAnsiTheme="minorHAnsi"/>
              <w:noProof/>
              <w:sz w:val="22"/>
              <w:lang w:eastAsia="de-DE"/>
            </w:rPr>
          </w:pPr>
          <w:hyperlink w:anchor="_Toc516223191" w:history="1">
            <w:r w:rsidRPr="00694889">
              <w:rPr>
                <w:rStyle w:val="Hyperlink"/>
                <w:noProof/>
              </w:rPr>
              <w:t>2</w:t>
            </w:r>
            <w:r>
              <w:rPr>
                <w:rFonts w:asciiTheme="minorHAnsi" w:eastAsiaTheme="minorEastAsia" w:hAnsiTheme="minorHAnsi"/>
                <w:noProof/>
                <w:sz w:val="22"/>
                <w:lang w:eastAsia="de-DE"/>
              </w:rPr>
              <w:tab/>
            </w:r>
            <w:r w:rsidRPr="00694889">
              <w:rPr>
                <w:rStyle w:val="Hyperlink"/>
                <w:noProof/>
              </w:rPr>
              <w:t>Bewältigung von Leiden durch selbst geschaffene Musik</w:t>
            </w:r>
            <w:r>
              <w:rPr>
                <w:noProof/>
                <w:webHidden/>
              </w:rPr>
              <w:tab/>
            </w:r>
            <w:r>
              <w:rPr>
                <w:noProof/>
                <w:webHidden/>
              </w:rPr>
              <w:fldChar w:fldCharType="begin"/>
            </w:r>
            <w:r>
              <w:rPr>
                <w:noProof/>
                <w:webHidden/>
              </w:rPr>
              <w:instrText xml:space="preserve"> PAGEREF _Toc516223191 \h </w:instrText>
            </w:r>
            <w:r>
              <w:rPr>
                <w:noProof/>
                <w:webHidden/>
              </w:rPr>
            </w:r>
            <w:r>
              <w:rPr>
                <w:noProof/>
                <w:webHidden/>
              </w:rPr>
              <w:fldChar w:fldCharType="separate"/>
            </w:r>
            <w:r>
              <w:rPr>
                <w:noProof/>
                <w:webHidden/>
              </w:rPr>
              <w:t>9</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2" w:history="1">
            <w:r w:rsidRPr="00694889">
              <w:rPr>
                <w:rStyle w:val="Hyperlink"/>
                <w:noProof/>
              </w:rPr>
              <w:t>2.1</w:t>
            </w:r>
            <w:r>
              <w:rPr>
                <w:rFonts w:asciiTheme="minorHAnsi" w:eastAsiaTheme="minorEastAsia" w:hAnsiTheme="minorHAnsi"/>
                <w:noProof/>
                <w:sz w:val="22"/>
                <w:lang w:eastAsia="de-DE"/>
              </w:rPr>
              <w:tab/>
            </w:r>
            <w:r w:rsidRPr="00694889">
              <w:rPr>
                <w:rStyle w:val="Hyperlink"/>
                <w:noProof/>
              </w:rPr>
              <w:t>Ausdrücken von Hoffnung</w:t>
            </w:r>
            <w:r>
              <w:rPr>
                <w:noProof/>
                <w:webHidden/>
              </w:rPr>
              <w:tab/>
            </w:r>
            <w:r>
              <w:rPr>
                <w:noProof/>
                <w:webHidden/>
              </w:rPr>
              <w:fldChar w:fldCharType="begin"/>
            </w:r>
            <w:r>
              <w:rPr>
                <w:noProof/>
                <w:webHidden/>
              </w:rPr>
              <w:instrText xml:space="preserve"> PAGEREF _Toc516223192 \h </w:instrText>
            </w:r>
            <w:r>
              <w:rPr>
                <w:noProof/>
                <w:webHidden/>
              </w:rPr>
            </w:r>
            <w:r>
              <w:rPr>
                <w:noProof/>
                <w:webHidden/>
              </w:rPr>
              <w:fldChar w:fldCharType="separate"/>
            </w:r>
            <w:r>
              <w:rPr>
                <w:noProof/>
                <w:webHidden/>
              </w:rPr>
              <w:t>9</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3" w:history="1">
            <w:r w:rsidRPr="00694889">
              <w:rPr>
                <w:rStyle w:val="Hyperlink"/>
                <w:noProof/>
              </w:rPr>
              <w:t>2.2</w:t>
            </w:r>
            <w:r>
              <w:rPr>
                <w:rFonts w:asciiTheme="minorHAnsi" w:eastAsiaTheme="minorEastAsia" w:hAnsiTheme="minorHAnsi"/>
                <w:noProof/>
                <w:sz w:val="22"/>
                <w:lang w:eastAsia="de-DE"/>
              </w:rPr>
              <w:tab/>
            </w:r>
            <w:r w:rsidRPr="00694889">
              <w:rPr>
                <w:rStyle w:val="Hyperlink"/>
                <w:noProof/>
              </w:rPr>
              <w:t>Einnahme einer distanzierten Position</w:t>
            </w:r>
            <w:r>
              <w:rPr>
                <w:noProof/>
                <w:webHidden/>
              </w:rPr>
              <w:tab/>
            </w:r>
            <w:r>
              <w:rPr>
                <w:noProof/>
                <w:webHidden/>
              </w:rPr>
              <w:fldChar w:fldCharType="begin"/>
            </w:r>
            <w:r>
              <w:rPr>
                <w:noProof/>
                <w:webHidden/>
              </w:rPr>
              <w:instrText xml:space="preserve"> PAGEREF _Toc516223193 \h </w:instrText>
            </w:r>
            <w:r>
              <w:rPr>
                <w:noProof/>
                <w:webHidden/>
              </w:rPr>
            </w:r>
            <w:r>
              <w:rPr>
                <w:noProof/>
                <w:webHidden/>
              </w:rPr>
              <w:fldChar w:fldCharType="separate"/>
            </w:r>
            <w:r>
              <w:rPr>
                <w:noProof/>
                <w:webHidden/>
              </w:rPr>
              <w:t>9</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4" w:history="1">
            <w:r w:rsidRPr="00694889">
              <w:rPr>
                <w:rStyle w:val="Hyperlink"/>
                <w:noProof/>
              </w:rPr>
              <w:t>2.3</w:t>
            </w:r>
            <w:r>
              <w:rPr>
                <w:rFonts w:asciiTheme="minorHAnsi" w:eastAsiaTheme="minorEastAsia" w:hAnsiTheme="minorHAnsi"/>
                <w:noProof/>
                <w:sz w:val="22"/>
                <w:lang w:eastAsia="de-DE"/>
              </w:rPr>
              <w:tab/>
            </w:r>
            <w:r w:rsidRPr="00694889">
              <w:rPr>
                <w:rStyle w:val="Hyperlink"/>
                <w:noProof/>
              </w:rPr>
              <w:t>Ironie, Humor,</w:t>
            </w:r>
            <w:r>
              <w:rPr>
                <w:noProof/>
                <w:webHidden/>
              </w:rPr>
              <w:tab/>
            </w:r>
            <w:r>
              <w:rPr>
                <w:noProof/>
                <w:webHidden/>
              </w:rPr>
              <w:fldChar w:fldCharType="begin"/>
            </w:r>
            <w:r>
              <w:rPr>
                <w:noProof/>
                <w:webHidden/>
              </w:rPr>
              <w:instrText xml:space="preserve"> PAGEREF _Toc516223194 \h </w:instrText>
            </w:r>
            <w:r>
              <w:rPr>
                <w:noProof/>
                <w:webHidden/>
              </w:rPr>
            </w:r>
            <w:r>
              <w:rPr>
                <w:noProof/>
                <w:webHidden/>
              </w:rPr>
              <w:fldChar w:fldCharType="separate"/>
            </w:r>
            <w:r>
              <w:rPr>
                <w:noProof/>
                <w:webHidden/>
              </w:rPr>
              <w:t>9</w:t>
            </w:r>
            <w:r>
              <w:rPr>
                <w:noProof/>
                <w:webHidden/>
              </w:rPr>
              <w:fldChar w:fldCharType="end"/>
            </w:r>
          </w:hyperlink>
        </w:p>
        <w:p w:rsidR="00BA2C15" w:rsidRDefault="00BA2C15">
          <w:pPr>
            <w:pStyle w:val="Verzeichnis1"/>
            <w:tabs>
              <w:tab w:val="left" w:pos="440"/>
            </w:tabs>
            <w:rPr>
              <w:rFonts w:asciiTheme="minorHAnsi" w:eastAsiaTheme="minorEastAsia" w:hAnsiTheme="minorHAnsi"/>
              <w:noProof/>
              <w:sz w:val="22"/>
              <w:lang w:eastAsia="de-DE"/>
            </w:rPr>
          </w:pPr>
          <w:hyperlink w:anchor="_Toc516223195" w:history="1">
            <w:r w:rsidRPr="00694889">
              <w:rPr>
                <w:rStyle w:val="Hyperlink"/>
                <w:noProof/>
              </w:rPr>
              <w:t>3</w:t>
            </w:r>
            <w:r>
              <w:rPr>
                <w:rFonts w:asciiTheme="minorHAnsi" w:eastAsiaTheme="minorEastAsia" w:hAnsiTheme="minorHAnsi"/>
                <w:noProof/>
                <w:sz w:val="22"/>
                <w:lang w:eastAsia="de-DE"/>
              </w:rPr>
              <w:tab/>
            </w:r>
            <w:r w:rsidRPr="00694889">
              <w:rPr>
                <w:rStyle w:val="Hyperlink"/>
                <w:noProof/>
              </w:rPr>
              <w:t>Bewältigung von Leiden durch Einfühlung in fremd geschaffene Musik</w:t>
            </w:r>
            <w:r>
              <w:rPr>
                <w:noProof/>
                <w:webHidden/>
              </w:rPr>
              <w:tab/>
            </w:r>
            <w:r>
              <w:rPr>
                <w:noProof/>
                <w:webHidden/>
              </w:rPr>
              <w:fldChar w:fldCharType="begin"/>
            </w:r>
            <w:r>
              <w:rPr>
                <w:noProof/>
                <w:webHidden/>
              </w:rPr>
              <w:instrText xml:space="preserve"> PAGEREF _Toc516223195 \h </w:instrText>
            </w:r>
            <w:r>
              <w:rPr>
                <w:noProof/>
                <w:webHidden/>
              </w:rPr>
            </w:r>
            <w:r>
              <w:rPr>
                <w:noProof/>
                <w:webHidden/>
              </w:rPr>
              <w:fldChar w:fldCharType="separate"/>
            </w:r>
            <w:r>
              <w:rPr>
                <w:noProof/>
                <w:webHidden/>
              </w:rPr>
              <w:t>10</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6" w:history="1">
            <w:r w:rsidRPr="00694889">
              <w:rPr>
                <w:rStyle w:val="Hyperlink"/>
                <w:noProof/>
              </w:rPr>
              <w:t>3.1</w:t>
            </w:r>
            <w:r>
              <w:rPr>
                <w:rFonts w:asciiTheme="minorHAnsi" w:eastAsiaTheme="minorEastAsia" w:hAnsiTheme="minorHAnsi"/>
                <w:noProof/>
                <w:sz w:val="22"/>
                <w:lang w:eastAsia="de-DE"/>
              </w:rPr>
              <w:tab/>
            </w:r>
            <w:r w:rsidRPr="00694889">
              <w:rPr>
                <w:rStyle w:val="Hyperlink"/>
                <w:noProof/>
              </w:rPr>
              <w:t>Aktiv durch Perfomen</w:t>
            </w:r>
            <w:r>
              <w:rPr>
                <w:noProof/>
                <w:webHidden/>
              </w:rPr>
              <w:tab/>
            </w:r>
            <w:r>
              <w:rPr>
                <w:noProof/>
                <w:webHidden/>
              </w:rPr>
              <w:fldChar w:fldCharType="begin"/>
            </w:r>
            <w:r>
              <w:rPr>
                <w:noProof/>
                <w:webHidden/>
              </w:rPr>
              <w:instrText xml:space="preserve"> PAGEREF _Toc516223196 \h </w:instrText>
            </w:r>
            <w:r>
              <w:rPr>
                <w:noProof/>
                <w:webHidden/>
              </w:rPr>
            </w:r>
            <w:r>
              <w:rPr>
                <w:noProof/>
                <w:webHidden/>
              </w:rPr>
              <w:fldChar w:fldCharType="separate"/>
            </w:r>
            <w:r>
              <w:rPr>
                <w:noProof/>
                <w:webHidden/>
              </w:rPr>
              <w:t>10</w:t>
            </w:r>
            <w:r>
              <w:rPr>
                <w:noProof/>
                <w:webHidden/>
              </w:rPr>
              <w:fldChar w:fldCharType="end"/>
            </w:r>
          </w:hyperlink>
        </w:p>
        <w:p w:rsidR="00BA2C15" w:rsidRDefault="00BA2C15">
          <w:pPr>
            <w:pStyle w:val="Verzeichnis2"/>
            <w:tabs>
              <w:tab w:val="left" w:pos="880"/>
            </w:tabs>
            <w:rPr>
              <w:rFonts w:asciiTheme="minorHAnsi" w:eastAsiaTheme="minorEastAsia" w:hAnsiTheme="minorHAnsi"/>
              <w:noProof/>
              <w:sz w:val="22"/>
              <w:lang w:eastAsia="de-DE"/>
            </w:rPr>
          </w:pPr>
          <w:hyperlink w:anchor="_Toc516223197" w:history="1">
            <w:r w:rsidRPr="00694889">
              <w:rPr>
                <w:rStyle w:val="Hyperlink"/>
                <w:noProof/>
              </w:rPr>
              <w:t>3.2</w:t>
            </w:r>
            <w:r>
              <w:rPr>
                <w:rFonts w:asciiTheme="minorHAnsi" w:eastAsiaTheme="minorEastAsia" w:hAnsiTheme="minorHAnsi"/>
                <w:noProof/>
                <w:sz w:val="22"/>
                <w:lang w:eastAsia="de-DE"/>
              </w:rPr>
              <w:tab/>
            </w:r>
            <w:r w:rsidRPr="00694889">
              <w:rPr>
                <w:rStyle w:val="Hyperlink"/>
                <w:noProof/>
              </w:rPr>
              <w:t>Passiv durch Konsumieren</w:t>
            </w:r>
            <w:r>
              <w:rPr>
                <w:noProof/>
                <w:webHidden/>
              </w:rPr>
              <w:tab/>
            </w:r>
            <w:r>
              <w:rPr>
                <w:noProof/>
                <w:webHidden/>
              </w:rPr>
              <w:fldChar w:fldCharType="begin"/>
            </w:r>
            <w:r>
              <w:rPr>
                <w:noProof/>
                <w:webHidden/>
              </w:rPr>
              <w:instrText xml:space="preserve"> PAGEREF _Toc516223197 \h </w:instrText>
            </w:r>
            <w:r>
              <w:rPr>
                <w:noProof/>
                <w:webHidden/>
              </w:rPr>
            </w:r>
            <w:r>
              <w:rPr>
                <w:noProof/>
                <w:webHidden/>
              </w:rPr>
              <w:fldChar w:fldCharType="separate"/>
            </w:r>
            <w:r>
              <w:rPr>
                <w:noProof/>
                <w:webHidden/>
              </w:rPr>
              <w:t>10</w:t>
            </w:r>
            <w:r>
              <w:rPr>
                <w:noProof/>
                <w:webHidden/>
              </w:rPr>
              <w:fldChar w:fldCharType="end"/>
            </w:r>
          </w:hyperlink>
        </w:p>
        <w:p w:rsidR="00BA2C15" w:rsidRDefault="00BA2C15">
          <w:pPr>
            <w:pStyle w:val="Verzeichnis1"/>
            <w:tabs>
              <w:tab w:val="left" w:pos="440"/>
            </w:tabs>
            <w:rPr>
              <w:rFonts w:asciiTheme="minorHAnsi" w:eastAsiaTheme="minorEastAsia" w:hAnsiTheme="minorHAnsi"/>
              <w:noProof/>
              <w:sz w:val="22"/>
              <w:lang w:eastAsia="de-DE"/>
            </w:rPr>
          </w:pPr>
          <w:hyperlink w:anchor="_Toc516223198" w:history="1">
            <w:r w:rsidRPr="00694889">
              <w:rPr>
                <w:rStyle w:val="Hyperlink"/>
                <w:noProof/>
              </w:rPr>
              <w:t>4</w:t>
            </w:r>
            <w:r>
              <w:rPr>
                <w:rFonts w:asciiTheme="minorHAnsi" w:eastAsiaTheme="minorEastAsia" w:hAnsiTheme="minorHAnsi"/>
                <w:noProof/>
                <w:sz w:val="22"/>
                <w:lang w:eastAsia="de-DE"/>
              </w:rPr>
              <w:tab/>
            </w:r>
            <w:r w:rsidRPr="00694889">
              <w:rPr>
                <w:rStyle w:val="Hyperlink"/>
                <w:noProof/>
              </w:rPr>
              <w:t>Gefahren und Chancen beim Steigern des Leidens durch Musik</w:t>
            </w:r>
            <w:r>
              <w:rPr>
                <w:noProof/>
                <w:webHidden/>
              </w:rPr>
              <w:tab/>
            </w:r>
            <w:r>
              <w:rPr>
                <w:noProof/>
                <w:webHidden/>
              </w:rPr>
              <w:fldChar w:fldCharType="begin"/>
            </w:r>
            <w:r>
              <w:rPr>
                <w:noProof/>
                <w:webHidden/>
              </w:rPr>
              <w:instrText xml:space="preserve"> PAGEREF _Toc516223198 \h </w:instrText>
            </w:r>
            <w:r>
              <w:rPr>
                <w:noProof/>
                <w:webHidden/>
              </w:rPr>
            </w:r>
            <w:r>
              <w:rPr>
                <w:noProof/>
                <w:webHidden/>
              </w:rPr>
              <w:fldChar w:fldCharType="separate"/>
            </w:r>
            <w:r>
              <w:rPr>
                <w:noProof/>
                <w:webHidden/>
              </w:rPr>
              <w:t>11</w:t>
            </w:r>
            <w:r>
              <w:rPr>
                <w:noProof/>
                <w:webHidden/>
              </w:rPr>
              <w:fldChar w:fldCharType="end"/>
            </w:r>
          </w:hyperlink>
        </w:p>
        <w:p w:rsidR="00BA2C15" w:rsidRDefault="00BA2C15">
          <w:pPr>
            <w:pStyle w:val="Verzeichnis1"/>
            <w:rPr>
              <w:rFonts w:asciiTheme="minorHAnsi" w:eastAsiaTheme="minorEastAsia" w:hAnsiTheme="minorHAnsi"/>
              <w:noProof/>
              <w:sz w:val="22"/>
              <w:lang w:eastAsia="de-DE"/>
            </w:rPr>
          </w:pPr>
          <w:hyperlink w:anchor="_Toc516223199" w:history="1">
            <w:r w:rsidRPr="00694889">
              <w:rPr>
                <w:rStyle w:val="Hyperlink"/>
                <w:noProof/>
              </w:rPr>
              <w:t>Literatur</w:t>
            </w:r>
            <w:r>
              <w:rPr>
                <w:noProof/>
                <w:webHidden/>
              </w:rPr>
              <w:tab/>
            </w:r>
            <w:r>
              <w:rPr>
                <w:noProof/>
                <w:webHidden/>
              </w:rPr>
              <w:fldChar w:fldCharType="begin"/>
            </w:r>
            <w:r>
              <w:rPr>
                <w:noProof/>
                <w:webHidden/>
              </w:rPr>
              <w:instrText xml:space="preserve"> PAGEREF _Toc516223199 \h </w:instrText>
            </w:r>
            <w:r>
              <w:rPr>
                <w:noProof/>
                <w:webHidden/>
              </w:rPr>
            </w:r>
            <w:r>
              <w:rPr>
                <w:noProof/>
                <w:webHidden/>
              </w:rPr>
              <w:fldChar w:fldCharType="separate"/>
            </w:r>
            <w:r>
              <w:rPr>
                <w:noProof/>
                <w:webHidden/>
              </w:rPr>
              <w:t>12</w:t>
            </w:r>
            <w:r>
              <w:rPr>
                <w:noProof/>
                <w:webHidden/>
              </w:rPr>
              <w:fldChar w:fldCharType="end"/>
            </w:r>
          </w:hyperlink>
        </w:p>
        <w:p w:rsidR="00EE3355" w:rsidRDefault="00EE3355">
          <w:r>
            <w:rPr>
              <w:b/>
              <w:bCs/>
            </w:rPr>
            <w:fldChar w:fldCharType="end"/>
          </w:r>
        </w:p>
      </w:sdtContent>
    </w:sdt>
    <w:p w:rsidR="005756A2" w:rsidRDefault="005756A2">
      <w:pPr>
        <w:rPr>
          <w:rFonts w:asciiTheme="majorHAnsi" w:eastAsiaTheme="majorEastAsia" w:hAnsiTheme="majorHAnsi" w:cstheme="majorBidi"/>
          <w:b/>
          <w:bCs/>
          <w:sz w:val="28"/>
          <w:szCs w:val="28"/>
        </w:rPr>
      </w:pPr>
      <w:r>
        <w:br w:type="page"/>
      </w:r>
    </w:p>
    <w:p w:rsidR="00AB28C2" w:rsidRDefault="00AB28C2" w:rsidP="00D87F91">
      <w:pPr>
        <w:pStyle w:val="berschrift1"/>
        <w:numPr>
          <w:ilvl w:val="0"/>
          <w:numId w:val="0"/>
        </w:numPr>
      </w:pPr>
      <w:bookmarkStart w:id="1" w:name="_Toc516223176"/>
      <w:r>
        <w:lastRenderedPageBreak/>
        <w:t>Einleitung</w:t>
      </w:r>
      <w:bookmarkEnd w:id="1"/>
    </w:p>
    <w:p w:rsidR="0043007E" w:rsidRPr="00687380" w:rsidRDefault="0036290C" w:rsidP="00687380">
      <w:r>
        <w:t xml:space="preserve">  </w:t>
      </w:r>
    </w:p>
    <w:p w:rsidR="009652D3" w:rsidRDefault="009652D3">
      <w:pPr>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br w:type="page"/>
      </w:r>
    </w:p>
    <w:p w:rsidR="00187F5A" w:rsidRDefault="003444B2" w:rsidP="00A05A46">
      <w:pPr>
        <w:pStyle w:val="berschrift1"/>
      </w:pPr>
      <w:bookmarkStart w:id="2" w:name="_Toc516223177"/>
      <w:r>
        <w:lastRenderedPageBreak/>
        <w:t>Beispielhafte Leidenssituationen und zugehörige</w:t>
      </w:r>
      <w:r w:rsidR="00FD6A78">
        <w:t xml:space="preserve"> Musikstücke</w:t>
      </w:r>
      <w:bookmarkEnd w:id="2"/>
    </w:p>
    <w:p w:rsidR="004E0403" w:rsidRDefault="00124198">
      <w:r>
        <w:t>Die Aufzählung von Leidenssituationen</w:t>
      </w:r>
      <w:r w:rsidR="00E46FD7">
        <w:t xml:space="preserve"> in diesem Kapitel </w:t>
      </w:r>
      <w:r>
        <w:t xml:space="preserve">erhebt keinen Anspruch auf Abdeckung allen denkbaren Leids. </w:t>
      </w:r>
      <w:r w:rsidR="00E46FD7">
        <w:t>Auch stellt sie keine Abstufung nach Grad des Leides in aufsteigender oder absteigender Folge dar. Da dieses auch wegen der subjektiven Empfindung jeder Situation nicht möglich ist, wird hier eine alphabetische Ordnung gewählt.</w:t>
      </w:r>
    </w:p>
    <w:p w:rsidR="00F74F63" w:rsidRDefault="00E46FD7">
      <w:r>
        <w:t>Auch die Auswahl der Musikstücke und ihrer Interpreten ist bei weitem nicht vollständig. Zu jeder Leidenssituation gibt es mit Sicherheit weitere. Es wurden aber im Wesentlichen Stücke gewählt, die einen gewissen Bekanntheitsgrad aufweisen</w:t>
      </w:r>
      <w:r w:rsidR="00F74F63">
        <w:t>.</w:t>
      </w:r>
      <w:r w:rsidR="001C2B19">
        <w:t xml:space="preserve"> –Ich/Du Form, hineinversetzen/Einfühlen--</w:t>
      </w:r>
    </w:p>
    <w:p w:rsidR="00124198" w:rsidRDefault="00F74F63">
      <w:r>
        <w:t xml:space="preserve">Die hier vorgenommene Aufzählung von Leidenssituationen und Songs enthält sich auch jeder Bewertung der Wirkung der Songs auf die leidende Person, die den Song geschaffen hat, ihn wiedergibt oder hört. Diese Fragen der Leidbewältigung werden exemplarisch in den Folgekapiteln behandelt. </w:t>
      </w:r>
      <w:r w:rsidR="00910C39">
        <w:t>Es wurden aber bewusst Texte gewählt, die Ich Form verwenden, da von einem höheren Grad der Einfühlung in solche Texte ausgegangen werden kann.</w:t>
      </w:r>
      <w:r>
        <w:t xml:space="preserve"> </w:t>
      </w:r>
      <w:r w:rsidR="00E46FD7">
        <w:t xml:space="preserve">   </w:t>
      </w:r>
    </w:p>
    <w:p w:rsidR="00124198" w:rsidRDefault="00124198" w:rsidP="00124198">
      <w:pPr>
        <w:pStyle w:val="berschrift2"/>
      </w:pPr>
      <w:bookmarkStart w:id="3" w:name="_Toc516223178"/>
      <w:r>
        <w:t>Abschied</w:t>
      </w:r>
      <w:bookmarkEnd w:id="3"/>
    </w:p>
    <w:p w:rsidR="00113A2B" w:rsidRDefault="00F6648D" w:rsidP="008A6D37">
      <w:pPr>
        <w:rPr>
          <w:szCs w:val="24"/>
        </w:rPr>
      </w:pPr>
      <w:r>
        <w:t>Begonnen</w:t>
      </w:r>
      <w:r w:rsidR="008A6D37">
        <w:t xml:space="preserve"> sei hier </w:t>
      </w:r>
      <w:r>
        <w:t xml:space="preserve">mit </w:t>
      </w:r>
      <w:r w:rsidR="009D0F34">
        <w:t>„</w:t>
      </w:r>
      <w:r>
        <w:t>Leaving on a Jet Plane</w:t>
      </w:r>
      <w:r w:rsidR="009D0F34">
        <w:t>“</w:t>
      </w:r>
      <w:r w:rsidR="00402A23">
        <w:rPr>
          <w:rStyle w:val="Funotenzeichen"/>
        </w:rPr>
        <w:footnoteReference w:id="1"/>
      </w:r>
      <w:r>
        <w:t xml:space="preserve"> des 1997 bei einem Flugzeugabsturz verstorbenen US-amerikanischen Folk-Sängers John Denver. Der Abschiedsschmerz </w:t>
      </w:r>
      <w:r w:rsidR="009D0F34">
        <w:t xml:space="preserve">kommt </w:t>
      </w:r>
      <w:r>
        <w:t xml:space="preserve">besonders in der letzten Zeile des </w:t>
      </w:r>
      <w:r w:rsidR="009D0F34">
        <w:t>Refrains heraus:</w:t>
      </w:r>
      <w:r w:rsidR="00522CAF">
        <w:t xml:space="preserve"> </w:t>
      </w:r>
      <w:bookmarkStart w:id="5" w:name="_CTVK0011541daba28ea4799aab5c9b00d97a9b3"/>
      <w:r w:rsidR="00522CAF" w:rsidRPr="00522CAF">
        <w:rPr>
          <w:szCs w:val="24"/>
        </w:rPr>
        <w:t>"Oh babe, I hate to go"</w:t>
      </w:r>
      <w:bookmarkEnd w:id="5"/>
      <w:r w:rsidR="00522CAF">
        <w:rPr>
          <w:rStyle w:val="Funotenzeichen"/>
        </w:rPr>
        <w:footnoteReference w:id="2"/>
      </w:r>
      <w:r w:rsidR="00522CAF">
        <w:rPr>
          <w:szCs w:val="24"/>
        </w:rPr>
        <w:t xml:space="preserve"> Die kommerziell erfolgreichste Version dieses Liedes war die von „Peter, Paul and Mary“ aus dem Jahre 1969</w:t>
      </w:r>
      <w:r w:rsidR="00522CAF">
        <w:rPr>
          <w:rStyle w:val="Funotenzeichen"/>
          <w:szCs w:val="24"/>
        </w:rPr>
        <w:footnoteReference w:id="3"/>
      </w:r>
      <w:r w:rsidR="00522CAF">
        <w:rPr>
          <w:szCs w:val="24"/>
        </w:rPr>
        <w:t xml:space="preserve">. </w:t>
      </w:r>
      <w:r w:rsidR="00E3758E">
        <w:rPr>
          <w:szCs w:val="24"/>
        </w:rPr>
        <w:t>Am Rande erwähnt sei hier das Thema Heimweh, welche</w:t>
      </w:r>
      <w:r w:rsidR="00965F84">
        <w:rPr>
          <w:szCs w:val="24"/>
        </w:rPr>
        <w:t>s</w:t>
      </w:r>
      <w:r w:rsidR="00E3758E">
        <w:rPr>
          <w:szCs w:val="24"/>
        </w:rPr>
        <w:t xml:space="preserve"> </w:t>
      </w:r>
      <w:r w:rsidR="00522CAF">
        <w:rPr>
          <w:szCs w:val="24"/>
        </w:rPr>
        <w:t>John Denver</w:t>
      </w:r>
      <w:r w:rsidR="00E3758E">
        <w:rPr>
          <w:szCs w:val="24"/>
        </w:rPr>
        <w:t xml:space="preserve"> in seinem erfolgreichsten</w:t>
      </w:r>
      <w:r w:rsidR="00522CAF">
        <w:rPr>
          <w:szCs w:val="24"/>
        </w:rPr>
        <w:t xml:space="preserve"> Stück „Country Roads“</w:t>
      </w:r>
      <w:r w:rsidR="00E3758E">
        <w:rPr>
          <w:szCs w:val="24"/>
        </w:rPr>
        <w:t xml:space="preserve"> aufgreift.</w:t>
      </w:r>
    </w:p>
    <w:p w:rsidR="008A6D37" w:rsidRPr="008A6D37" w:rsidRDefault="00113A2B" w:rsidP="00F74F63">
      <w:r>
        <w:rPr>
          <w:szCs w:val="24"/>
        </w:rPr>
        <w:t>Die traditionelle irische Volksmusik hat ein Beispiel für den Abschiedsschmerz vor Antritt einer Schiffsreise im Repertoire: “The Leaving of Liverpool“</w:t>
      </w:r>
      <w:r>
        <w:rPr>
          <w:rStyle w:val="Funotenzeichen"/>
          <w:szCs w:val="24"/>
        </w:rPr>
        <w:footnoteReference w:id="4"/>
      </w:r>
      <w:r>
        <w:rPr>
          <w:szCs w:val="24"/>
        </w:rPr>
        <w:t>. Der Schmerz wird hier in der Refrain Zeile</w:t>
      </w:r>
      <w:r w:rsidR="00F958A9">
        <w:rPr>
          <w:szCs w:val="24"/>
        </w:rPr>
        <w:t xml:space="preserve"> </w:t>
      </w:r>
      <w:bookmarkStart w:id="9" w:name="_CTVK0019d12e2220fa143de9e8bc5f6ade98fd3"/>
      <w:r w:rsidR="00F958A9" w:rsidRPr="00F958A9">
        <w:rPr>
          <w:color w:val="000000"/>
          <w:szCs w:val="24"/>
        </w:rPr>
        <w:t xml:space="preserve">"It's not the leaving of Liverpool that grieves me But my darling when I think of thee" </w:t>
      </w:r>
      <w:bookmarkEnd w:id="9"/>
      <w:r w:rsidR="00F958A9">
        <w:rPr>
          <w:rStyle w:val="Funotenzeichen"/>
        </w:rPr>
        <w:footnoteReference w:id="5"/>
      </w:r>
      <w:r w:rsidR="00F958A9" w:rsidRPr="00F958A9">
        <w:t xml:space="preserve"> </w:t>
      </w:r>
      <w:r>
        <w:rPr>
          <w:szCs w:val="24"/>
        </w:rPr>
        <w:t>ausgedrückt.</w:t>
      </w:r>
      <w:r w:rsidR="00F958A9">
        <w:rPr>
          <w:szCs w:val="24"/>
        </w:rPr>
        <w:t xml:space="preserve"> Die bekannteste Version dieses Liedes verdanken wir den Dubliners</w:t>
      </w:r>
      <w:r w:rsidR="00F958A9">
        <w:rPr>
          <w:rStyle w:val="Funotenzeichen"/>
          <w:szCs w:val="24"/>
        </w:rPr>
        <w:footnoteReference w:id="6"/>
      </w:r>
      <w:r w:rsidR="00F958A9">
        <w:rPr>
          <w:szCs w:val="24"/>
        </w:rPr>
        <w:t xml:space="preserve">. </w:t>
      </w:r>
      <w:r w:rsidRPr="00113A2B">
        <w:rPr>
          <w:szCs w:val="24"/>
        </w:rPr>
        <w:t xml:space="preserve"> </w:t>
      </w:r>
      <w:r w:rsidR="00522CAF">
        <w:t xml:space="preserve"> </w:t>
      </w:r>
      <w:r w:rsidR="00522CAF" w:rsidRPr="00522CAF">
        <w:t xml:space="preserve"> </w:t>
      </w:r>
      <w:r w:rsidR="009D0F34" w:rsidRPr="009D0F34">
        <w:t xml:space="preserve"> </w:t>
      </w:r>
    </w:p>
    <w:p w:rsidR="00124198" w:rsidRDefault="00124198" w:rsidP="00124198">
      <w:pPr>
        <w:pStyle w:val="berschrift2"/>
      </w:pPr>
      <w:bookmarkStart w:id="12" w:name="_Toc516223179"/>
      <w:r>
        <w:t>Ausbeutung</w:t>
      </w:r>
      <w:bookmarkEnd w:id="12"/>
    </w:p>
    <w:p w:rsidR="004E0403" w:rsidRPr="004E0403" w:rsidRDefault="00130895" w:rsidP="00B2288A">
      <w:r>
        <w:t xml:space="preserve">Ein Song, der beschreibt wie der Mensch </w:t>
      </w:r>
      <w:r w:rsidR="00B2288A">
        <w:t xml:space="preserve">im Gegensatz zur Forderung von Kants Selbstzweckformel </w:t>
      </w:r>
      <w:r>
        <w:t xml:space="preserve">bloß als Mittel gebraucht wird, ist „16 Tons“ </w:t>
      </w:r>
      <w:r>
        <w:rPr>
          <w:rStyle w:val="Funotenzeichen"/>
        </w:rPr>
        <w:footnoteReference w:id="7"/>
      </w:r>
      <w:r>
        <w:t xml:space="preserve"> von Merle Travis. Hier geht es um die Ausbeutung der Kohlearbeiter in den 1940er Jahren. </w:t>
      </w:r>
      <w:r>
        <w:lastRenderedPageBreak/>
        <w:t xml:space="preserve">Der Mensch wird hier als seelenlose Arbeitskraft gesehen, bei dem es auf Muskeln </w:t>
      </w:r>
      <w:r w:rsidR="00B2288A">
        <w:t xml:space="preserve">und starkes Kreuz ankommt: </w:t>
      </w:r>
      <w:bookmarkStart w:id="14" w:name="_CTVK001461641cf67214a1b8810d91bbeadb532"/>
      <w:r w:rsidR="00B2288A" w:rsidRPr="00B2288A">
        <w:rPr>
          <w:color w:val="000000"/>
          <w:szCs w:val="24"/>
        </w:rPr>
        <w:t>"Muscle and blood and skin and bones</w:t>
      </w:r>
      <w:r w:rsidR="00B2288A">
        <w:rPr>
          <w:color w:val="000000"/>
          <w:szCs w:val="24"/>
        </w:rPr>
        <w:t xml:space="preserve"> </w:t>
      </w:r>
      <w:r w:rsidR="00B2288A" w:rsidRPr="00B2288A">
        <w:rPr>
          <w:color w:val="000000"/>
          <w:szCs w:val="24"/>
        </w:rPr>
        <w:t>A mind that's a-weak and a back that's strong"</w:t>
      </w:r>
      <w:bookmarkEnd w:id="14"/>
      <w:r w:rsidR="00B2288A">
        <w:rPr>
          <w:rStyle w:val="Funotenzeichen"/>
        </w:rPr>
        <w:footnoteReference w:id="8"/>
      </w:r>
      <w:r w:rsidR="00971111">
        <w:rPr>
          <w:color w:val="000000"/>
          <w:szCs w:val="24"/>
        </w:rPr>
        <w:t xml:space="preserve">. </w:t>
      </w:r>
      <w:r w:rsidR="005B2F37">
        <w:rPr>
          <w:color w:val="000000"/>
          <w:szCs w:val="24"/>
        </w:rPr>
        <w:t xml:space="preserve">Der Song war in der Version von </w:t>
      </w:r>
      <w:r w:rsidR="005B2F37" w:rsidRPr="005B2F37">
        <w:rPr>
          <w:color w:val="000000"/>
          <w:szCs w:val="24"/>
        </w:rPr>
        <w:t>Tennessee Ernie Ford</w:t>
      </w:r>
      <w:r w:rsidR="005B2F37">
        <w:rPr>
          <w:color w:val="000000"/>
          <w:szCs w:val="24"/>
        </w:rPr>
        <w:t xml:space="preserve"> </w:t>
      </w:r>
      <w:r w:rsidR="005B2F37">
        <w:t>im Jahre 1955 ein Nummer-1-Hit</w:t>
      </w:r>
      <w:r w:rsidR="005B2F37">
        <w:rPr>
          <w:rStyle w:val="Funotenzeichen"/>
        </w:rPr>
        <w:footnoteReference w:id="9"/>
      </w:r>
      <w:r w:rsidR="005B2F37">
        <w:t>.</w:t>
      </w:r>
    </w:p>
    <w:p w:rsidR="00124198" w:rsidRDefault="00124198" w:rsidP="00124198">
      <w:pPr>
        <w:pStyle w:val="berschrift2"/>
      </w:pPr>
      <w:bookmarkStart w:id="17" w:name="_Toc516223180"/>
      <w:r>
        <w:t>Einsamkeit</w:t>
      </w:r>
      <w:bookmarkEnd w:id="17"/>
    </w:p>
    <w:p w:rsidR="00BF5048" w:rsidRDefault="00BF5048" w:rsidP="00BF5048">
      <w:r>
        <w:t>Hannes Wader setzt sich in seinem Lied „Wieder eine Nacht“</w:t>
      </w:r>
      <w:r>
        <w:rPr>
          <w:rStyle w:val="Funotenzeichen"/>
        </w:rPr>
        <w:footnoteReference w:id="10"/>
      </w:r>
      <w:r>
        <w:t xml:space="preserve"> mit seiner eigenen Einsamkeit auseinander, indem er in schlaflosen Nächten die Begegnung mit anderen Einsamen sucht. Im Refrain heißt es: </w:t>
      </w:r>
      <w:bookmarkStart w:id="19" w:name="_CTVK001563ec9ce514e4227880a04d947d05e6d"/>
      <w:r w:rsidRPr="00BF5048">
        <w:rPr>
          <w:color w:val="000000"/>
          <w:szCs w:val="24"/>
        </w:rPr>
        <w:t>"Manche, die dir hier begegnen sind dir ähnlich, sind allein</w:t>
      </w:r>
      <w:r>
        <w:rPr>
          <w:color w:val="000000"/>
          <w:szCs w:val="24"/>
        </w:rPr>
        <w:t xml:space="preserve"> </w:t>
      </w:r>
      <w:r w:rsidRPr="00BF5048">
        <w:rPr>
          <w:color w:val="000000"/>
          <w:szCs w:val="24"/>
        </w:rPr>
        <w:t>Manche weil sie Niemand haben, And're woll'n alleine sein</w:t>
      </w:r>
      <w:r>
        <w:rPr>
          <w:color w:val="000000"/>
          <w:szCs w:val="24"/>
        </w:rPr>
        <w:t xml:space="preserve"> </w:t>
      </w:r>
      <w:r w:rsidRPr="00BF5048">
        <w:rPr>
          <w:color w:val="000000"/>
          <w:szCs w:val="24"/>
        </w:rPr>
        <w:t>Und sie sehen dich nicht an, tasten sich an dir vorbei</w:t>
      </w:r>
      <w:r>
        <w:rPr>
          <w:color w:val="000000"/>
          <w:szCs w:val="24"/>
        </w:rPr>
        <w:t xml:space="preserve"> </w:t>
      </w:r>
      <w:r w:rsidRPr="00BF5048">
        <w:rPr>
          <w:color w:val="000000"/>
          <w:szCs w:val="24"/>
        </w:rPr>
        <w:t>Und verbergen doch ihr Mistrau'n, ihre Angst nur schlecht dabei</w:t>
      </w:r>
      <w:r>
        <w:rPr>
          <w:color w:val="000000"/>
          <w:szCs w:val="24"/>
        </w:rPr>
        <w:t xml:space="preserve"> </w:t>
      </w:r>
      <w:r w:rsidRPr="00BF5048">
        <w:rPr>
          <w:color w:val="000000"/>
          <w:szCs w:val="24"/>
        </w:rPr>
        <w:t>Als wenn ihre Einsamkeit schon ein Vergehen sei"</w:t>
      </w:r>
      <w:bookmarkEnd w:id="19"/>
      <w:r>
        <w:rPr>
          <w:rStyle w:val="Funotenzeichen"/>
        </w:rPr>
        <w:footnoteReference w:id="11"/>
      </w:r>
      <w:r>
        <w:rPr>
          <w:color w:val="000000"/>
          <w:szCs w:val="24"/>
        </w:rPr>
        <w:t xml:space="preserve"> Das Lied ist im Jahre 1974 auf der LP „Der Rattenfänger“</w:t>
      </w:r>
      <w:r w:rsidRPr="00BF5048">
        <w:t xml:space="preserve"> </w:t>
      </w:r>
      <w:r w:rsidR="00EA6D9E">
        <w:t>erschienen</w:t>
      </w:r>
      <w:r w:rsidR="00EA6D9E">
        <w:rPr>
          <w:rStyle w:val="Funotenzeichen"/>
        </w:rPr>
        <w:footnoteReference w:id="12"/>
      </w:r>
      <w:r w:rsidR="00EA6D9E">
        <w:t>.</w:t>
      </w:r>
      <w:r>
        <w:t xml:space="preserve"> </w:t>
      </w:r>
    </w:p>
    <w:p w:rsidR="00A33883" w:rsidRDefault="0044651C" w:rsidP="00A33883">
      <w:r>
        <w:t>Ralph McTell stellt in seinem Lied „Streets of London“</w:t>
      </w:r>
      <w:r w:rsidR="00A33883">
        <w:rPr>
          <w:rStyle w:val="Funotenzeichen"/>
        </w:rPr>
        <w:footnoteReference w:id="13"/>
      </w:r>
      <w:r>
        <w:t xml:space="preserve"> die Frage, wie sich jemand einsam fühlen kann angesichts der wirklich einsamen Leute, die man auf den Straßen Londons trifft</w:t>
      </w:r>
      <w:r w:rsidR="00A33883">
        <w:t xml:space="preserve">: </w:t>
      </w:r>
      <w:bookmarkStart w:id="23" w:name="_CTVK0012470e192d93f4231955e825c6d9497d2"/>
      <w:r w:rsidR="00A33883" w:rsidRPr="00A33883">
        <w:rPr>
          <w:szCs w:val="24"/>
        </w:rPr>
        <w:t xml:space="preserve">"So how can you tell me you're lonely [...] </w:t>
      </w:r>
      <w:r w:rsidR="00A33883" w:rsidRPr="00A33883">
        <w:rPr>
          <w:color w:val="000000"/>
          <w:szCs w:val="24"/>
        </w:rPr>
        <w:t>Let me [...] Show you something to make you change your mind"</w:t>
      </w:r>
      <w:bookmarkEnd w:id="23"/>
      <w:r w:rsidR="00A33883">
        <w:rPr>
          <w:rStyle w:val="Funotenzeichen"/>
        </w:rPr>
        <w:footnoteReference w:id="14"/>
      </w:r>
      <w:r w:rsidR="00A33883" w:rsidRPr="00A33883">
        <w:t xml:space="preserve"> </w:t>
      </w:r>
    </w:p>
    <w:p w:rsidR="00124198" w:rsidRDefault="0044651C" w:rsidP="00A33883">
      <w:pPr>
        <w:pStyle w:val="berschrift2"/>
      </w:pPr>
      <w:r>
        <w:t xml:space="preserve"> </w:t>
      </w:r>
      <w:bookmarkStart w:id="25" w:name="_Toc516223181"/>
      <w:r w:rsidR="00124198">
        <w:t>Entzug</w:t>
      </w:r>
      <w:bookmarkEnd w:id="25"/>
    </w:p>
    <w:p w:rsidR="00A33883" w:rsidRPr="00A33883" w:rsidRDefault="0077298A" w:rsidP="00A33883">
      <w:r>
        <w:t>Die Stones thematisieren ihr Drogenproblem in mehreren Stücken auf ihrer 1971 erschienenen LP „Sticky Fingers“. Neben „Brown Sugar“ und „Wild Horses“ is</w:t>
      </w:r>
      <w:r w:rsidR="00054E73">
        <w:t>t „Sister Morphine“ das deut</w:t>
      </w:r>
      <w:r>
        <w:t>lichste Stück.</w:t>
      </w:r>
      <w:r w:rsidR="00ED3D9D">
        <w:t xml:space="preserve"> Es beschreibt die Entzugsqualen eines per Notaufnahme ins Krankenhaus eingelieferten Süchtigen, der Linderung von der nächsten Morphiumdosis erhofft.</w:t>
      </w:r>
      <w:r w:rsidR="00910C39">
        <w:t xml:space="preserve"> </w:t>
      </w:r>
      <w:bookmarkStart w:id="26" w:name="_CTVK001e7ca593c3b48441ab544a1d8fdb762c6"/>
      <w:r w:rsidR="00910C39" w:rsidRPr="00910C39">
        <w:rPr>
          <w:szCs w:val="24"/>
        </w:rPr>
        <w:t>"[...]</w:t>
      </w:r>
      <w:r w:rsidR="00910C39" w:rsidRPr="00910C39">
        <w:rPr>
          <w:color w:val="000000"/>
          <w:szCs w:val="24"/>
        </w:rPr>
        <w:t>Tell me, Sister Morphine, when are you coming round again?[...]Please, Sister Morphine, turn my nightmares into dreams"</w:t>
      </w:r>
      <w:bookmarkEnd w:id="26"/>
      <w:r w:rsidR="00910C39">
        <w:rPr>
          <w:rStyle w:val="Funotenzeichen"/>
        </w:rPr>
        <w:footnoteReference w:id="15"/>
      </w:r>
      <w:r w:rsidR="00910C39" w:rsidRPr="00910C39">
        <w:t xml:space="preserve"> </w:t>
      </w:r>
      <w:r w:rsidR="00ED3D9D">
        <w:t xml:space="preserve"> </w:t>
      </w:r>
      <w:r w:rsidR="00910C39">
        <w:t>Vor der Veröffentlichung des Titels durch die Stones gab es schon eine Aufnahme</w:t>
      </w:r>
      <w:r w:rsidR="00054E73">
        <w:rPr>
          <w:rStyle w:val="Funotenzeichen"/>
        </w:rPr>
        <w:footnoteReference w:id="16"/>
      </w:r>
      <w:r w:rsidR="00910C39">
        <w:t xml:space="preserve"> </w:t>
      </w:r>
      <w:r w:rsidR="00054E73">
        <w:t>der</w:t>
      </w:r>
      <w:r w:rsidR="00910C39">
        <w:t xml:space="preserve"> </w:t>
      </w:r>
      <w:r w:rsidR="00054E73">
        <w:t>Stones Freundin</w:t>
      </w:r>
      <w:r w:rsidR="00910C39">
        <w:t xml:space="preserve"> Marianne Faithfull, der auch ein Großteil des Textes zugeschrieben wird. </w:t>
      </w:r>
      <w:r>
        <w:t xml:space="preserve">   </w:t>
      </w:r>
    </w:p>
    <w:p w:rsidR="00EA6D9E" w:rsidRDefault="00EA6D9E" w:rsidP="00EA6D9E">
      <w:pPr>
        <w:pStyle w:val="berschrift2"/>
      </w:pPr>
      <w:bookmarkStart w:id="29" w:name="_Toc516223182"/>
      <w:r>
        <w:t>Erfolglosigkeit</w:t>
      </w:r>
      <w:bookmarkEnd w:id="29"/>
    </w:p>
    <w:p w:rsidR="00A33883" w:rsidRPr="00A33883" w:rsidRDefault="007F0AFE" w:rsidP="00A33883">
      <w:r>
        <w:t xml:space="preserve">Auch Bob Dylan war nicht immer der gefeierte Singer/Songwriter. </w:t>
      </w:r>
      <w:r w:rsidR="00B63D32">
        <w:t>In dem Talking Blues „</w:t>
      </w:r>
      <w:r w:rsidR="00A33883">
        <w:t>Talkin New York</w:t>
      </w:r>
      <w:r w:rsidR="00B63D32">
        <w:t>“</w:t>
      </w:r>
      <w:r w:rsidR="00B63D32">
        <w:rPr>
          <w:rStyle w:val="Funotenzeichen"/>
        </w:rPr>
        <w:footnoteReference w:id="17"/>
      </w:r>
      <w:r w:rsidR="00B63D32">
        <w:t xml:space="preserve"> erzählt er von einem seiner ersten Auftritte als Folksänger in Greenwich Village, bei er von der Bühne komplimentiert wurde. </w:t>
      </w:r>
      <w:bookmarkStart w:id="31" w:name="_CTVK00120a91738296744d18e2deb0da08bdf11"/>
      <w:r w:rsidR="00B63D32" w:rsidRPr="00B63D32">
        <w:rPr>
          <w:color w:val="000000"/>
          <w:szCs w:val="24"/>
        </w:rPr>
        <w:t xml:space="preserve">"Got on the stage to sing and play Man there said, 'Come back some other day </w:t>
      </w:r>
      <w:r w:rsidR="00B63D32" w:rsidRPr="00B63D32">
        <w:rPr>
          <w:color w:val="000000"/>
          <w:szCs w:val="24"/>
        </w:rPr>
        <w:lastRenderedPageBreak/>
        <w:t>You sound like a hillbilly We want folk singers here'"</w:t>
      </w:r>
      <w:bookmarkEnd w:id="31"/>
      <w:r w:rsidR="00B63D32">
        <w:rPr>
          <w:rStyle w:val="Funotenzeichen"/>
        </w:rPr>
        <w:footnoteReference w:id="18"/>
      </w:r>
      <w:r w:rsidR="00B63D32" w:rsidRPr="00B63D32">
        <w:t xml:space="preserve"> </w:t>
      </w:r>
      <w:r w:rsidR="00B63D32">
        <w:t>Auffallend ist hier aber die Ironie und der Humor, mit der er diesen Song anreichert. Das einleitende Mundharmonikasolo ist</w:t>
      </w:r>
      <w:r w:rsidR="00DE724A">
        <w:t xml:space="preserve"> im Gegensatz zum Thema des Songs</w:t>
      </w:r>
      <w:r w:rsidR="00B63D32">
        <w:t xml:space="preserve"> </w:t>
      </w:r>
      <w:r w:rsidR="00DE724A">
        <w:t>ausgesprochen fröhlich und die Life Darbietung des Songs bringt das Publikum zum Lachen.</w:t>
      </w:r>
      <w:r w:rsidR="00DE724A">
        <w:rPr>
          <w:rStyle w:val="Funotenzeichen"/>
        </w:rPr>
        <w:footnoteReference w:id="19"/>
      </w:r>
    </w:p>
    <w:p w:rsidR="00124198" w:rsidRDefault="00124198" w:rsidP="00124198">
      <w:pPr>
        <w:pStyle w:val="berschrift2"/>
      </w:pPr>
      <w:bookmarkStart w:id="34" w:name="_Toc516223183"/>
      <w:r>
        <w:t>Kater</w:t>
      </w:r>
      <w:bookmarkEnd w:id="34"/>
    </w:p>
    <w:p w:rsidR="00A33883" w:rsidRPr="00A33883" w:rsidRDefault="00283661" w:rsidP="00A33883">
      <w:r>
        <w:t>Dieses Gefühl, unter dem viele Menschen schon einmal gelitten haben, beschreibt Kris Kristofferson in seinem „</w:t>
      </w:r>
      <w:r w:rsidR="00A33883">
        <w:t>Sunday Morning coming down</w:t>
      </w:r>
      <w:r>
        <w:t>“.</w:t>
      </w:r>
      <w:r>
        <w:rPr>
          <w:rStyle w:val="Funotenzeichen"/>
        </w:rPr>
        <w:footnoteReference w:id="20"/>
      </w:r>
      <w:r>
        <w:t xml:space="preserve"> Das Stück beginnt mit den Kopfschmerzen nach dem Aufwachen </w:t>
      </w:r>
      <w:bookmarkStart w:id="36" w:name="_CTVK001c57c74c7d07943729d0a6e76959d31a3"/>
      <w:r w:rsidRPr="00283661">
        <w:rPr>
          <w:szCs w:val="24"/>
        </w:rPr>
        <w:t>"Well, I woke up Sunday morning with no way to hold my head that didn't hurt."</w:t>
      </w:r>
      <w:bookmarkEnd w:id="36"/>
      <w:r>
        <w:rPr>
          <w:rStyle w:val="Funotenzeichen"/>
        </w:rPr>
        <w:footnoteReference w:id="21"/>
      </w:r>
      <w:r>
        <w:rPr>
          <w:szCs w:val="24"/>
        </w:rPr>
        <w:t xml:space="preserve"> Und ihrer Linderung durch ein Früstücksbier. </w:t>
      </w:r>
      <w:bookmarkStart w:id="38" w:name="_CTVK00138ddeeb924a540fb8b3e6cd64f9908d7"/>
      <w:r w:rsidRPr="00283661">
        <w:rPr>
          <w:szCs w:val="24"/>
        </w:rPr>
        <w:t>"And the beer I had for breakfast wasn't bad so I had one more for dessert."</w:t>
      </w:r>
      <w:bookmarkEnd w:id="38"/>
      <w:r>
        <w:rPr>
          <w:rStyle w:val="Funotenzeichen"/>
        </w:rPr>
        <w:footnoteReference w:id="22"/>
      </w:r>
      <w:r w:rsidRPr="00283661">
        <w:t xml:space="preserve"> </w:t>
      </w:r>
      <w:r w:rsidR="007C5F40">
        <w:t>Die meisten Cover Versionen des Liedes stammen von Johnny Cash. Er setzt sich in diesem Lied mit seinem Alkoholproblem auseinander</w:t>
      </w:r>
      <w:r w:rsidR="00A375C5">
        <w:t>. Bei einem Auftritt sagt er</w:t>
      </w:r>
      <w:r w:rsidR="006E63B9">
        <w:t xml:space="preserve"> ihn als Song derjenigen an, die nach </w:t>
      </w:r>
      <w:r w:rsidR="00A375C5">
        <w:t>durchzechte</w:t>
      </w:r>
      <w:r w:rsidR="006E63B9">
        <w:t xml:space="preserve">r Samstagnacht aufwachen. </w:t>
      </w:r>
      <w:bookmarkStart w:id="40" w:name="_CTVK00131ce7688bac64d0fb0c3d04e5a067b2d"/>
      <w:r w:rsidR="006E63B9" w:rsidRPr="006E63B9">
        <w:rPr>
          <w:szCs w:val="24"/>
        </w:rPr>
        <w:t>"For those who found themselves on a cold lonely backroom after a lone hard saturday night on the booze"</w:t>
      </w:r>
      <w:bookmarkEnd w:id="40"/>
      <w:r w:rsidR="006E63B9">
        <w:rPr>
          <w:rStyle w:val="Funotenzeichen"/>
        </w:rPr>
        <w:footnoteReference w:id="23"/>
      </w:r>
      <w:r w:rsidR="006E63B9" w:rsidRPr="006E63B9">
        <w:t xml:space="preserve"> </w:t>
      </w:r>
    </w:p>
    <w:p w:rsidR="00124198" w:rsidRDefault="00124198" w:rsidP="00124198">
      <w:pPr>
        <w:pStyle w:val="berschrift2"/>
      </w:pPr>
      <w:bookmarkStart w:id="42" w:name="_Toc516223184"/>
      <w:r>
        <w:t>Misshandlung</w:t>
      </w:r>
      <w:bookmarkEnd w:id="42"/>
    </w:p>
    <w:p w:rsidR="002C1097" w:rsidRDefault="00CE6BA4" w:rsidP="002C1097">
      <w:r>
        <w:t xml:space="preserve">Eine </w:t>
      </w:r>
      <w:r w:rsidR="002C1097">
        <w:t>für das Christentum bedeutende Behandlung dieses Themas erfolgt in Bachs Matthäuspassion und hier speziell im Choral „Oh Haupt voll Blut und Wunden“.</w:t>
      </w:r>
      <w:r w:rsidR="00127605">
        <w:rPr>
          <w:rStyle w:val="Funotenzeichen"/>
        </w:rPr>
        <w:footnoteReference w:id="24"/>
      </w:r>
      <w:r w:rsidR="002C1097">
        <w:t xml:space="preserve"> </w:t>
      </w:r>
      <w:r w:rsidR="00675304">
        <w:t>Der als bekannt vorausgesetzte Text beschreibt die von Jesus erlittene körperliche Misshandlung. Paul Simon greift die Musik in seiner „American Tune“</w:t>
      </w:r>
      <w:r w:rsidR="00CA478F">
        <w:rPr>
          <w:rStyle w:val="Funotenzeichen"/>
        </w:rPr>
        <w:footnoteReference w:id="25"/>
      </w:r>
      <w:r w:rsidR="00675304">
        <w:t xml:space="preserve"> wieder auf und beschreibt hier neben vielen anderen Leidenssituationen die Misshandlung der Seele. </w:t>
      </w:r>
      <w:bookmarkStart w:id="45" w:name="_CTVK00131881961a08d401286ab320c3db1c5e1"/>
      <w:r w:rsidR="00CA478F" w:rsidRPr="00CA478F">
        <w:rPr>
          <w:szCs w:val="24"/>
        </w:rPr>
        <w:t>"</w:t>
      </w:r>
      <w:r w:rsidR="00CA478F">
        <w:rPr>
          <w:szCs w:val="24"/>
        </w:rPr>
        <w:t xml:space="preserve">I </w:t>
      </w:r>
      <w:r w:rsidR="00CA478F" w:rsidRPr="00CA478F">
        <w:rPr>
          <w:szCs w:val="24"/>
        </w:rPr>
        <w:t>Don't know a Soul Who's not been battered"</w:t>
      </w:r>
      <w:bookmarkEnd w:id="45"/>
      <w:r w:rsidR="00CA478F">
        <w:rPr>
          <w:rStyle w:val="Funotenzeichen"/>
        </w:rPr>
        <w:footnoteReference w:id="26"/>
      </w:r>
      <w:r w:rsidR="00CA478F" w:rsidRPr="00CA478F">
        <w:t xml:space="preserve"> </w:t>
      </w:r>
      <w:r w:rsidR="002A1F42" w:rsidRPr="002A1F42">
        <w:t xml:space="preserve"> </w:t>
      </w:r>
    </w:p>
    <w:p w:rsidR="001945AB" w:rsidRDefault="001945AB" w:rsidP="001945AB">
      <w:pPr>
        <w:pStyle w:val="berschrift2"/>
      </w:pPr>
      <w:bookmarkStart w:id="47" w:name="_Toc516223185"/>
      <w:r>
        <w:t>Schuld</w:t>
      </w:r>
      <w:bookmarkEnd w:id="47"/>
    </w:p>
    <w:p w:rsidR="00333EDE" w:rsidRPr="00333EDE" w:rsidRDefault="00333EDE" w:rsidP="00333EDE">
      <w:r>
        <w:t>Johnny Cash lässt in seinem „Folsom Prison Blues‘</w:t>
      </w:r>
      <w:r w:rsidR="00033BE1">
        <w:rPr>
          <w:rStyle w:val="Funotenzeichen"/>
        </w:rPr>
        <w:footnoteReference w:id="27"/>
      </w:r>
      <w:r>
        <w:t xml:space="preserve"> einen Sträfling </w:t>
      </w:r>
      <w:r w:rsidR="00033BE1">
        <w:t xml:space="preserve">von </w:t>
      </w:r>
      <w:r>
        <w:t>seine</w:t>
      </w:r>
      <w:r w:rsidR="00033BE1">
        <w:t>r</w:t>
      </w:r>
      <w:r>
        <w:t xml:space="preserve"> Schuld </w:t>
      </w:r>
      <w:r w:rsidR="00033BE1">
        <w:t>erzählen</w:t>
      </w:r>
      <w:r>
        <w:t>, die er sich durch Erschießen eines Mannes aus reiner Mordlust aufgeladen hat.</w:t>
      </w:r>
      <w:r w:rsidR="00033BE1">
        <w:t xml:space="preserve"> </w:t>
      </w:r>
      <w:bookmarkStart w:id="49" w:name="_CTVK0016758422684674b0d8b36795d02f26aad"/>
      <w:r w:rsidR="00033BE1" w:rsidRPr="00033BE1">
        <w:rPr>
          <w:color w:val="000000"/>
          <w:szCs w:val="24"/>
        </w:rPr>
        <w:t xml:space="preserve">"When I </w:t>
      </w:r>
      <w:r w:rsidR="00033BE1">
        <w:rPr>
          <w:color w:val="000000"/>
          <w:szCs w:val="24"/>
        </w:rPr>
        <w:t>was just a baby my mama told me</w:t>
      </w:r>
      <w:r w:rsidR="00033BE1" w:rsidRPr="00033BE1">
        <w:rPr>
          <w:color w:val="000000"/>
          <w:szCs w:val="24"/>
        </w:rPr>
        <w:t xml:space="preserve"> 'Son Always be a good boy, don't ever play with guns' But I shot a man in Reno just to watch him die, When I hear that whistle blowing, I hang my head and cry"</w:t>
      </w:r>
      <w:bookmarkEnd w:id="49"/>
      <w:r w:rsidR="00033BE1">
        <w:rPr>
          <w:rStyle w:val="Funotenzeichen"/>
        </w:rPr>
        <w:footnoteReference w:id="28"/>
      </w:r>
      <w:r w:rsidR="00033BE1" w:rsidRPr="00033BE1">
        <w:t xml:space="preserve"> </w:t>
      </w:r>
      <w:r w:rsidR="00033BE1">
        <w:t xml:space="preserve">Das Lied wird zwar Johnny Cash zugeschrieben, geht aber auf eine frühere Aufnahme von Gordon Jenkins zurück, an den Cash die vergleichsweise niedrige Kompensation von 75.000$ zahlte. Leider lässt sich wie bei vielen Country Songs der evtl. sogar autobiographische Ursprung des Liedes nicht weiter zurückverfolgen.  </w:t>
      </w:r>
    </w:p>
    <w:p w:rsidR="00124198" w:rsidRDefault="00033BE1" w:rsidP="00033BE1">
      <w:pPr>
        <w:pStyle w:val="berschrift2"/>
      </w:pPr>
      <w:r>
        <w:lastRenderedPageBreak/>
        <w:t xml:space="preserve"> </w:t>
      </w:r>
      <w:bookmarkStart w:id="51" w:name="_Toc516223186"/>
      <w:r w:rsidR="00124198">
        <w:t>Schulden</w:t>
      </w:r>
      <w:bookmarkEnd w:id="51"/>
    </w:p>
    <w:p w:rsidR="009F77A0" w:rsidRPr="009F77A0" w:rsidRDefault="009F77A0" w:rsidP="009F77A0">
      <w:r>
        <w:t>Der bereits unter dem Thema Ausbeutung angesprochene Song</w:t>
      </w:r>
      <w:r w:rsidR="00126175">
        <w:t xml:space="preserve"> „16 Tons“</w:t>
      </w:r>
      <w:r>
        <w:t xml:space="preserve"> spricht</w:t>
      </w:r>
      <w:r w:rsidR="00126175">
        <w:t>,</w:t>
      </w:r>
      <w:r>
        <w:t xml:space="preserve"> nicht verwunderlich</w:t>
      </w:r>
      <w:r w:rsidR="00126175">
        <w:t>,</w:t>
      </w:r>
      <w:r>
        <w:t xml:space="preserve"> auch die Schulden</w:t>
      </w:r>
      <w:r w:rsidR="00126175">
        <w:t>spirale</w:t>
      </w:r>
      <w:r>
        <w:t xml:space="preserve"> als Folge der Ausbeutung an. Im Refrain heißt es:</w:t>
      </w:r>
      <w:r w:rsidR="00126175">
        <w:t xml:space="preserve"> </w:t>
      </w:r>
      <w:bookmarkStart w:id="52" w:name="_CTVK0012d197b2330d44938a36c4807044bc16f"/>
      <w:r w:rsidR="00126175" w:rsidRPr="00126175">
        <w:rPr>
          <w:szCs w:val="24"/>
        </w:rPr>
        <w:t>"</w:t>
      </w:r>
      <w:r w:rsidR="00126175" w:rsidRPr="00126175">
        <w:rPr>
          <w:color w:val="000000"/>
          <w:szCs w:val="24"/>
        </w:rPr>
        <w:t>You load sixteen tons, whattaya get? Another day older and deeper in debt St. Peter don'cha call me, 'cause I can't go I owe my soul to the company store"</w:t>
      </w:r>
      <w:bookmarkEnd w:id="52"/>
      <w:r w:rsidR="00126175">
        <w:rPr>
          <w:rStyle w:val="Funotenzeichen"/>
        </w:rPr>
        <w:footnoteReference w:id="29"/>
      </w:r>
      <w:r w:rsidR="00126175" w:rsidRPr="00126175">
        <w:t xml:space="preserve"> </w:t>
      </w:r>
    </w:p>
    <w:p w:rsidR="00124198" w:rsidRDefault="00124198" w:rsidP="00124198">
      <w:pPr>
        <w:pStyle w:val="berschrift2"/>
      </w:pPr>
      <w:bookmarkStart w:id="54" w:name="_Toc516223187"/>
      <w:r>
        <w:t>Selbstverletzung</w:t>
      </w:r>
      <w:bookmarkEnd w:id="54"/>
    </w:p>
    <w:p w:rsidR="00F33DAC" w:rsidRPr="00F33DAC" w:rsidRDefault="00F33DAC" w:rsidP="00F33DAC">
      <w:r>
        <w:t xml:space="preserve">Es gibt Menschen, die unter dem Zwang leiden sich, selbst verletzen zu müssen, um überhaupt etwas zu spüren und dadurch gegen die innere Leere anzugehen. Ein Lied </w:t>
      </w:r>
      <w:r w:rsidR="00052E7E">
        <w:t>mit dem Titel ‚Hurt‘</w:t>
      </w:r>
      <w:r w:rsidR="007227AD">
        <w:rPr>
          <w:rStyle w:val="Funotenzeichen"/>
        </w:rPr>
        <w:footnoteReference w:id="30"/>
      </w:r>
      <w:r w:rsidR="00052E7E">
        <w:t xml:space="preserve"> </w:t>
      </w:r>
      <w:r>
        <w:t xml:space="preserve">hat </w:t>
      </w:r>
      <w:r w:rsidR="00052E7E">
        <w:t>Trent Reznor, der Sänger einer</w:t>
      </w:r>
      <w:r>
        <w:t xml:space="preserve"> Band mit dem treffenden Namen ‚</w:t>
      </w:r>
      <w:r w:rsidR="00052E7E">
        <w:t>N</w:t>
      </w:r>
      <w:r>
        <w:t xml:space="preserve">ine </w:t>
      </w:r>
      <w:r w:rsidR="00052E7E">
        <w:t>I</w:t>
      </w:r>
      <w:r>
        <w:t>nch</w:t>
      </w:r>
      <w:r w:rsidR="00052E7E">
        <w:t xml:space="preserve"> </w:t>
      </w:r>
      <w:r>
        <w:t xml:space="preserve">Nails‘ geschrieben. </w:t>
      </w:r>
      <w:r w:rsidR="00052E7E">
        <w:t xml:space="preserve">Hurt ist das letzte Stück der LP mit dem Titel „The Downward Spiral“. </w:t>
      </w:r>
      <w:r w:rsidR="007227AD">
        <w:t xml:space="preserve">Auf dem Boden dieser Abwärtsspirale angekommen bleibt als einzige Realität der selbst zugefügte Schmerz. </w:t>
      </w:r>
      <w:bookmarkStart w:id="56" w:name="_CTVK00139afef38d167479695ce2a66e26b6ad0"/>
      <w:r w:rsidR="007227AD" w:rsidRPr="007227AD">
        <w:rPr>
          <w:color w:val="000000"/>
          <w:szCs w:val="24"/>
        </w:rPr>
        <w:t>"I hurt myself today,To see if I still feel,I focus on my pain,The only thing that's real"</w:t>
      </w:r>
      <w:bookmarkEnd w:id="56"/>
      <w:r w:rsidR="007227AD">
        <w:rPr>
          <w:rStyle w:val="Funotenzeichen"/>
        </w:rPr>
        <w:footnoteReference w:id="31"/>
      </w:r>
      <w:r w:rsidR="007227AD" w:rsidRPr="007227AD">
        <w:t xml:space="preserve"> </w:t>
      </w:r>
      <w:r w:rsidR="00A9484E">
        <w:t>Johnny Cash sieht sich in dem Stück mit seinem Drogenproblem</w:t>
      </w:r>
      <w:r w:rsidR="002E5054">
        <w:t xml:space="preserve"> konfrontiert </w:t>
      </w:r>
      <w:bookmarkStart w:id="58" w:name="_CTVK00117281814151245d9aaac383c40446047"/>
      <w:r w:rsidR="002E5054" w:rsidRPr="002E5054">
        <w:rPr>
          <w:color w:val="000000"/>
          <w:szCs w:val="24"/>
        </w:rPr>
        <w:t>"The needle tears a hole,The old familiar sting,Try to kill it all away,But I remember everything"</w:t>
      </w:r>
      <w:bookmarkEnd w:id="58"/>
      <w:r w:rsidR="002E5054">
        <w:rPr>
          <w:rStyle w:val="Funotenzeichen"/>
        </w:rPr>
        <w:footnoteReference w:id="32"/>
      </w:r>
      <w:r w:rsidR="002E5054" w:rsidRPr="002E5054">
        <w:t xml:space="preserve"> </w:t>
      </w:r>
      <w:r w:rsidR="00A9484E">
        <w:t xml:space="preserve"> und liefert eine Coverversion.</w:t>
      </w:r>
      <w:r w:rsidR="00EA2735">
        <w:rPr>
          <w:rStyle w:val="Funotenzeichen"/>
        </w:rPr>
        <w:footnoteReference w:id="33"/>
      </w:r>
      <w:r w:rsidR="00A9484E">
        <w:t xml:space="preserve"> </w:t>
      </w:r>
    </w:p>
    <w:p w:rsidR="008E1818" w:rsidRDefault="00124198" w:rsidP="008E1818">
      <w:pPr>
        <w:pStyle w:val="berschrift2"/>
      </w:pPr>
      <w:bookmarkStart w:id="61" w:name="_Toc516223188"/>
      <w:r>
        <w:t>Unfreiheit</w:t>
      </w:r>
      <w:bookmarkEnd w:id="61"/>
    </w:p>
    <w:p w:rsidR="00CF767C" w:rsidRPr="00CF767C" w:rsidRDefault="00CF767C" w:rsidP="00CF767C">
      <w:r>
        <w:t>Wie Menschen die Freiheit geraubt wird, beschreiben Insassen des Heidelagers Börgermoor in ihrem Lied „Die Moorsoldaten“</w:t>
      </w:r>
      <w:r>
        <w:rPr>
          <w:rStyle w:val="Funotenzeichen"/>
        </w:rPr>
        <w:footnoteReference w:id="34"/>
      </w:r>
      <w:r>
        <w:t xml:space="preserve">. Die Gefangenen sitzen hinter Stacheldraht: </w:t>
      </w:r>
      <w:bookmarkStart w:id="63" w:name="_CTVK001fa0a3a8b9fba4de389255a7896d9b7e3"/>
      <w:r w:rsidRPr="00CF767C">
        <w:rPr>
          <w:color w:val="000000"/>
          <w:szCs w:val="24"/>
        </w:rPr>
        <w:t>"Hier in dieser öden Heide, Ist das Lager aufgebaut, wo wir frei von jeder Freude, Hinter Stacheldraht verstaut"</w:t>
      </w:r>
      <w:bookmarkEnd w:id="63"/>
      <w:r>
        <w:rPr>
          <w:rStyle w:val="Funotenzeichen"/>
        </w:rPr>
        <w:footnoteReference w:id="35"/>
      </w:r>
      <w:r w:rsidRPr="00CF767C">
        <w:t xml:space="preserve"> </w:t>
      </w:r>
      <w:r>
        <w:t xml:space="preserve"> Außerdem sind sie von Posten bewacht, die jede Flucht zum tödlichen Risiko machen: </w:t>
      </w:r>
      <w:bookmarkStart w:id="65" w:name="_CTVK0019f23006f5e7c44d0a8a318e8665d2b42"/>
      <w:r w:rsidRPr="00CF767C">
        <w:rPr>
          <w:color w:val="000000"/>
          <w:szCs w:val="24"/>
        </w:rPr>
        <w:t>"Auf und nieder geh'n die Posten, Keiner, keiner kann hindurch! Flucht wird nur das Leben kosten, Vierfach ist umzäunt die Burg"</w:t>
      </w:r>
      <w:bookmarkEnd w:id="65"/>
      <w:r>
        <w:rPr>
          <w:rStyle w:val="Funotenzeichen"/>
        </w:rPr>
        <w:footnoteReference w:id="36"/>
      </w:r>
      <w:r w:rsidRPr="00CF767C">
        <w:t xml:space="preserve"> </w:t>
      </w:r>
    </w:p>
    <w:p w:rsidR="00124198" w:rsidRDefault="00124198" w:rsidP="00124198">
      <w:pPr>
        <w:pStyle w:val="berschrift2"/>
      </w:pPr>
      <w:bookmarkStart w:id="67" w:name="_Toc516223189"/>
      <w:r>
        <w:t>Ver</w:t>
      </w:r>
      <w:r w:rsidR="00BA2C15">
        <w:t>elendung</w:t>
      </w:r>
      <w:bookmarkEnd w:id="67"/>
    </w:p>
    <w:p w:rsidR="008E1818" w:rsidRPr="008E1818" w:rsidRDefault="00D56226" w:rsidP="008E1818">
      <w:r>
        <w:t xml:space="preserve">„The </w:t>
      </w:r>
      <w:r w:rsidR="008E1818">
        <w:t>House of the rising sun</w:t>
      </w:r>
      <w:r>
        <w:t>“</w:t>
      </w:r>
      <w:r w:rsidR="00BA08A5">
        <w:rPr>
          <w:rStyle w:val="Funotenzeichen"/>
        </w:rPr>
        <w:footnoteReference w:id="37"/>
      </w:r>
      <w:r w:rsidR="00BA08A5">
        <w:t xml:space="preserve"> beschreibt den Lebensweg eines Mädchens, der nach ärmlicher Kindheit, Vater Trinker, Mutter Schneiderin, im </w:t>
      </w:r>
      <w:r w:rsidR="00692BD0">
        <w:t xml:space="preserve">Rising Sun </w:t>
      </w:r>
      <w:r w:rsidR="00BA08A5">
        <w:t>endet.</w:t>
      </w:r>
      <w:r w:rsidR="00692BD0">
        <w:t xml:space="preserve"> Rising Sun war im Dialekt der Südstaaten ein</w:t>
      </w:r>
      <w:r w:rsidR="0039727E">
        <w:t>e</w:t>
      </w:r>
      <w:r w:rsidR="00692BD0">
        <w:t xml:space="preserve"> </w:t>
      </w:r>
      <w:r w:rsidR="0039727E">
        <w:t>vornehme Umschreibung für einen Bordellbetrieb.</w:t>
      </w:r>
      <w:r w:rsidR="00BA08A5">
        <w:t xml:space="preserve"> Das Mädchen formuliert </w:t>
      </w:r>
      <w:r w:rsidR="0039727E">
        <w:t xml:space="preserve">einen verzweifelten </w:t>
      </w:r>
      <w:r w:rsidR="00BA08A5">
        <w:t>Aufruf an alle Mütter</w:t>
      </w:r>
      <w:r w:rsidR="00834AA0">
        <w:t>,</w:t>
      </w:r>
      <w:r w:rsidR="00BA08A5">
        <w:t xml:space="preserve"> ihre Töchter vor einem Lebensweg wie ihrem zu warnen. </w:t>
      </w:r>
      <w:bookmarkStart w:id="69" w:name="_CTVK0014c3fce5db7334591a764bc7b98680a3b"/>
      <w:r w:rsidR="00BA08A5" w:rsidRPr="00BA08A5">
        <w:rPr>
          <w:szCs w:val="24"/>
        </w:rPr>
        <w:t>“</w:t>
      </w:r>
      <w:r w:rsidR="00BA08A5" w:rsidRPr="00BA08A5">
        <w:rPr>
          <w:color w:val="000000"/>
          <w:szCs w:val="24"/>
        </w:rPr>
        <w:t>Oh mother tell your children, Not to do what I have done, Spend your lives in sin and misery, In the House of the Rising Sun"</w:t>
      </w:r>
      <w:bookmarkEnd w:id="69"/>
      <w:r w:rsidR="00BA08A5">
        <w:rPr>
          <w:rStyle w:val="Funotenzeichen"/>
        </w:rPr>
        <w:footnoteReference w:id="38"/>
      </w:r>
      <w:r w:rsidR="00BA08A5" w:rsidRPr="00BA08A5">
        <w:t xml:space="preserve"> </w:t>
      </w:r>
      <w:r w:rsidR="00BA08A5">
        <w:t xml:space="preserve"> </w:t>
      </w:r>
      <w:r w:rsidR="00834AA0">
        <w:t xml:space="preserve">Obwohl es sich in dem Lied um eine weibliche </w:t>
      </w:r>
      <w:r w:rsidR="00834AA0">
        <w:lastRenderedPageBreak/>
        <w:t xml:space="preserve">Protagonistin handelt, haben viele männliche Sänger Versionen aufgenommen. Die berühmteste ist wohl die </w:t>
      </w:r>
      <w:r w:rsidR="00834AA0">
        <w:t>in düsterem a-Moll ges</w:t>
      </w:r>
      <w:r w:rsidR="00834AA0">
        <w:t>e</w:t>
      </w:r>
      <w:r w:rsidR="00834AA0">
        <w:t xml:space="preserve">tzte </w:t>
      </w:r>
      <w:r w:rsidR="00834AA0">
        <w:t>von Eric Burden aus dem Jahre 1964.</w:t>
      </w:r>
      <w:r w:rsidR="00834AA0">
        <w:rPr>
          <w:rStyle w:val="Funotenzeichen"/>
        </w:rPr>
        <w:footnoteReference w:id="39"/>
      </w:r>
      <w:r w:rsidR="00834AA0">
        <w:t xml:space="preserve"> </w:t>
      </w:r>
      <w:r w:rsidR="00BA08A5">
        <w:t xml:space="preserve"> </w:t>
      </w:r>
      <w:r w:rsidR="00A70730">
        <w:t>Weitere</w:t>
      </w:r>
      <w:r w:rsidR="00834AA0">
        <w:t xml:space="preserve"> Versionen gibt es</w:t>
      </w:r>
      <w:r w:rsidR="00A70730">
        <w:t xml:space="preserve"> unter anderem </w:t>
      </w:r>
      <w:r w:rsidR="00834AA0">
        <w:t>von Woody Guthrie (1945)</w:t>
      </w:r>
      <w:r w:rsidR="00A70730">
        <w:t xml:space="preserve">, </w:t>
      </w:r>
      <w:r w:rsidR="00692BD0">
        <w:t xml:space="preserve">Peter Seeger (1958), </w:t>
      </w:r>
      <w:r w:rsidR="00A70730">
        <w:t>Joan Baez (1960), Bob Dylan (1962), Dolly Parton (1980). Insgesamt weist die Wikipedia 50 Versionen des Stückes aus. Der Ursprung des traditionellen Liedes ist nach wie vor Gegenstand der Forschung</w:t>
      </w:r>
      <w:r w:rsidR="00692BD0">
        <w:t xml:space="preserve">. Ein „Rising Sun Blues“ wurde bereits im Jahre 1933 eingespielt. Auch die Lokalität eines Etablissements mit dem Namen „Rising Sun“ ist unter mehreren Kandidaten in New Orleans umstritten.  </w:t>
      </w:r>
    </w:p>
    <w:p w:rsidR="00BA2C15" w:rsidRDefault="00BA2C15" w:rsidP="00BA2C15">
      <w:pPr>
        <w:pStyle w:val="berschrift2"/>
      </w:pPr>
      <w:bookmarkStart w:id="72" w:name="_Toc516223190"/>
      <w:r>
        <w:t>Verlust</w:t>
      </w:r>
      <w:bookmarkEnd w:id="72"/>
    </w:p>
    <w:p w:rsidR="00BA2C15" w:rsidRPr="00CF767C" w:rsidRDefault="00BA2C15" w:rsidP="00BA2C15">
      <w:r>
        <w:t>Die aktuellste musikalische Auseinandersetzung mit dem Verlust eines geliebten Menschen verdanken wir dem deutschen Beitrag zu Eurovision Song Contest 2018. Der Songwriter Michael Schulte arbeitete in dem Lied „You Let me walk alone“</w:t>
      </w:r>
      <w:r>
        <w:rPr>
          <w:rStyle w:val="Funotenzeichen"/>
        </w:rPr>
        <w:footnoteReference w:id="40"/>
      </w:r>
      <w:r>
        <w:t xml:space="preserve"> den Tod seines Vaters auf, mit dem er als Teenager konfrontiert wurde. Obwohl Schulte den Song mit Unterstützung von weiteren Autoren schrieb, gelang es ihm doch, wie er in einem Interview sagte, wesentliche Empfindungen einzubringen. Im Refrain drückt er sein Bedauern darüber aus, dass es seinem Vater nicht vergönnt war, seinen Weg mitzuerleben. </w:t>
      </w:r>
      <w:bookmarkStart w:id="74" w:name="_CTVK0019b42a92dab6444009a96c11e13d6e8a1"/>
      <w:r w:rsidRPr="001F6A84">
        <w:rPr>
          <w:color w:val="000000"/>
          <w:szCs w:val="24"/>
        </w:rPr>
        <w:t>"I tried my best and I came so far, But you will never know, Cause you let me walk this road alone"</w:t>
      </w:r>
      <w:bookmarkEnd w:id="74"/>
      <w:r>
        <w:rPr>
          <w:rStyle w:val="Funotenzeichen"/>
        </w:rPr>
        <w:footnoteReference w:id="41"/>
      </w:r>
      <w:r w:rsidRPr="001F6A84">
        <w:t xml:space="preserve"> </w:t>
      </w:r>
      <w:r>
        <w:t xml:space="preserve">   </w:t>
      </w:r>
    </w:p>
    <w:p w:rsidR="00BA2C15" w:rsidRDefault="00BA2C15" w:rsidP="00BA2C15">
      <w:r>
        <w:t>Eric Clapton hat seinen Vater trotz intensiver Recherchen nie kennen gelernt. Er setzt sich damit in dem Song „My Father’s Eyes“</w:t>
      </w:r>
      <w:r>
        <w:rPr>
          <w:rStyle w:val="Funotenzeichen"/>
        </w:rPr>
        <w:footnoteReference w:id="42"/>
      </w:r>
      <w:r>
        <w:t xml:space="preserve"> auseinander. In dem Lied bedauert er, dass sein Vater seinen Sohn nicht sehen kann um ihm Fragen über seinen Sohn zu beantworten: </w:t>
      </w:r>
      <w:bookmarkStart w:id="77" w:name="_CTVK001f382f5e3f5c74dae84f6c02738e7a9d1"/>
      <w:r w:rsidRPr="00DC280A">
        <w:rPr>
          <w:color w:val="000000"/>
          <w:szCs w:val="24"/>
        </w:rPr>
        <w:t>"Where do I find the words to say? How do I teach him? What do we play? Bit by bit I've realized That's when I need them That's when I need my father's eyes"</w:t>
      </w:r>
      <w:bookmarkEnd w:id="77"/>
      <w:r>
        <w:rPr>
          <w:rStyle w:val="Funotenzeichen"/>
        </w:rPr>
        <w:footnoteReference w:id="43"/>
      </w:r>
      <w:r w:rsidRPr="00DC280A">
        <w:t xml:space="preserve"> </w:t>
      </w:r>
      <w:r>
        <w:t>Dieses Lied gehört in eine Reihe von drei Songs, die Clapton Anfang der 1990er Jahre schrieb, um den Unfalltod seines Sohnes am 20. März 1991 zu verarbeiten. Clapton war an dem Tod unschuldig. Wenige Tage vorher hatte er mit Connor noch einen Zirkus in New York besucht und wollte Connor am Morgen des 20.März zu einem Ausflug in den Zoo im Central Park abholen. Auf dem Weg zum Appartement von Connors Mutter im 51. Stock eines Hochhauses erreichte ihn die Todesnachricht. Connor war aus einem Fenster gestürzt, das wegen Reinigungsarbeiten geöffnet worden war. Die engste Verbindung zum Tod des Sohnes hat das Lied „Circus left Town“.</w:t>
      </w:r>
      <w:r>
        <w:rPr>
          <w:rStyle w:val="Funotenzeichen"/>
        </w:rPr>
        <w:footnoteReference w:id="44"/>
      </w:r>
      <w:r>
        <w:t xml:space="preserve"> Der  Zirkusbesuch war die letzte gemeinsame Unternehmung von Clapton mit seinem Sohn. Der Zirkus, der die Stadt verlässt, ist Symbol für den Verlust des Sohnes. Am Ende des Liedes heißt es: </w:t>
      </w:r>
      <w:bookmarkStart w:id="80" w:name="_CTVK0019dcc5bb83e02456aafe0b64161e05cf4"/>
      <w:r w:rsidRPr="00C37922">
        <w:rPr>
          <w:color w:val="000000"/>
          <w:szCs w:val="24"/>
        </w:rPr>
        <w:t xml:space="preserve">"Little man with his heart so pure, And his love so </w:t>
      </w:r>
      <w:r w:rsidRPr="00C37922">
        <w:rPr>
          <w:color w:val="000000"/>
          <w:szCs w:val="24"/>
        </w:rPr>
        <w:lastRenderedPageBreak/>
        <w:t>fine. Stick with me and I'll ride with you Till the end of the line. And it's sad, so sad, There ain't no easy way round. And it's sad, so sad, All you friends gather round 'Cause the circus left town."</w:t>
      </w:r>
      <w:bookmarkEnd w:id="80"/>
      <w:r>
        <w:rPr>
          <w:rStyle w:val="Funotenzeichen"/>
        </w:rPr>
        <w:footnoteReference w:id="45"/>
      </w:r>
      <w:r w:rsidRPr="00C37922">
        <w:t xml:space="preserve"> </w:t>
      </w:r>
      <w:r>
        <w:t xml:space="preserve"> Das bekannteste Stück, das mit dem Tod von Connor in Verbindung gebracht wird ist „Tears in heaven“.</w:t>
      </w:r>
      <w:r>
        <w:rPr>
          <w:rStyle w:val="Funotenzeichen"/>
        </w:rPr>
        <w:footnoteReference w:id="46"/>
      </w:r>
    </w:p>
    <w:p w:rsidR="00276AF3" w:rsidRDefault="00276AF3" w:rsidP="00124198">
      <w:pPr>
        <w:pStyle w:val="berschrift2"/>
        <w:rPr>
          <w:sz w:val="28"/>
          <w:szCs w:val="28"/>
        </w:rPr>
      </w:pPr>
      <w:r>
        <w:br w:type="page"/>
      </w:r>
    </w:p>
    <w:p w:rsidR="0003598B" w:rsidRDefault="00FD6A78" w:rsidP="0003598B">
      <w:pPr>
        <w:pStyle w:val="berschrift1"/>
      </w:pPr>
      <w:bookmarkStart w:id="83" w:name="_Toc516223191"/>
      <w:r>
        <w:lastRenderedPageBreak/>
        <w:t>Bewältigung von Leiden durch selbst geschaffene Musik</w:t>
      </w:r>
      <w:bookmarkEnd w:id="83"/>
    </w:p>
    <w:p w:rsidR="008471BE" w:rsidRDefault="003275D3" w:rsidP="003275D3">
      <w:pPr>
        <w:pStyle w:val="berschrift2"/>
      </w:pPr>
      <w:bookmarkStart w:id="84" w:name="_Toc516223192"/>
      <w:r>
        <w:t xml:space="preserve">Ausdrücken von </w:t>
      </w:r>
      <w:r w:rsidR="00EA6D9E">
        <w:t>Hoffnung</w:t>
      </w:r>
      <w:bookmarkEnd w:id="84"/>
    </w:p>
    <w:p w:rsidR="003275D3" w:rsidRDefault="003275D3">
      <w:r>
        <w:t xml:space="preserve">Viele der oben aufgeführten Lieder formulieren trotz aller Traurigkeit ein Stück Hoffnung auf Bewältigung der dargestellten Leidenssituation.   </w:t>
      </w:r>
    </w:p>
    <w:p w:rsidR="00127605" w:rsidRDefault="003275D3">
      <w:r>
        <w:t xml:space="preserve">Hannes Wader </w:t>
      </w:r>
      <w:r w:rsidR="002074E9">
        <w:t>textet in „</w:t>
      </w:r>
      <w:r w:rsidR="00127605">
        <w:t>Wieder eine Nacht</w:t>
      </w:r>
      <w:r w:rsidR="002074E9">
        <w:t>“</w:t>
      </w:r>
      <w:r w:rsidR="008471BE">
        <w:t xml:space="preserve">: </w:t>
      </w:r>
      <w:bookmarkStart w:id="85" w:name="_CTVK0013d2ba4ee735e4969996071a7b2279713"/>
      <w:r w:rsidR="008471BE" w:rsidRPr="008471BE">
        <w:rPr>
          <w:color w:val="000000"/>
          <w:szCs w:val="24"/>
        </w:rPr>
        <w:t>"Doch ganz hoch über dir kannst du ein helles Viereck seh'n, Ein Stück Himmel, ein Stück Hoffnung, schon bewegst du deine Zeh'n"</w:t>
      </w:r>
      <w:bookmarkEnd w:id="85"/>
      <w:r w:rsidR="008471BE">
        <w:rPr>
          <w:rStyle w:val="Funotenzeichen"/>
        </w:rPr>
        <w:footnoteReference w:id="47"/>
      </w:r>
      <w:r w:rsidR="008471BE" w:rsidRPr="008471BE">
        <w:t xml:space="preserve"> </w:t>
      </w:r>
    </w:p>
    <w:p w:rsidR="008471BE" w:rsidRDefault="002074E9">
      <w:r>
        <w:t>Der Gefangene im „</w:t>
      </w:r>
      <w:r w:rsidR="008471BE">
        <w:t>Folsom Prison Blues</w:t>
      </w:r>
      <w:r>
        <w:t>“ versetzt sich gedanklich in die Freiheit</w:t>
      </w:r>
      <w:r w:rsidR="008471BE">
        <w:t xml:space="preserve">: </w:t>
      </w:r>
      <w:bookmarkStart w:id="87" w:name="_CTVK0015b78b8429d7740008cae23ec55d64b26"/>
      <w:r w:rsidR="008471BE" w:rsidRPr="008471BE">
        <w:rPr>
          <w:color w:val="000000"/>
          <w:szCs w:val="24"/>
        </w:rPr>
        <w:t>"Well if they freed me from this prison, If that railroad train was mine, I bet I'd move it on a little farther down the line, Far from Folsom prison, that's where I want to stay, And I'd let that lonesome whistle blow my blues away"</w:t>
      </w:r>
      <w:bookmarkEnd w:id="87"/>
      <w:r w:rsidR="008471BE">
        <w:rPr>
          <w:rStyle w:val="Funotenzeichen"/>
        </w:rPr>
        <w:footnoteReference w:id="48"/>
      </w:r>
      <w:r w:rsidR="008471BE" w:rsidRPr="008471BE">
        <w:t xml:space="preserve"> </w:t>
      </w:r>
    </w:p>
    <w:p w:rsidR="00CF767C" w:rsidRDefault="002074E9">
      <w:r>
        <w:t xml:space="preserve">Die </w:t>
      </w:r>
      <w:r w:rsidR="00CF767C">
        <w:t>Moorsoldaten</w:t>
      </w:r>
      <w:r>
        <w:t xml:space="preserve"> machen sich klar, dass die Gefangenschaft nicht ewig dauern kann</w:t>
      </w:r>
      <w:r w:rsidR="00CF767C">
        <w:t xml:space="preserve">: </w:t>
      </w:r>
      <w:bookmarkStart w:id="89" w:name="_CTVK001c6a3c5b6c0b8408eaf8a2cf24a3d92ac"/>
      <w:r w:rsidR="00CF767C" w:rsidRPr="00CF767C">
        <w:rPr>
          <w:color w:val="000000"/>
          <w:szCs w:val="24"/>
        </w:rPr>
        <w:t>"Doch für uns gibt es kein Klagen, Ewig kann nicht Winter sein! Einmal werden froh wir sagen, Heimat du bist wieder mein!"</w:t>
      </w:r>
      <w:bookmarkEnd w:id="89"/>
      <w:r w:rsidR="00CF767C">
        <w:rPr>
          <w:rStyle w:val="Funotenzeichen"/>
        </w:rPr>
        <w:footnoteReference w:id="49"/>
      </w:r>
      <w:r w:rsidR="00CF767C" w:rsidRPr="00CF767C">
        <w:t xml:space="preserve"> </w:t>
      </w:r>
      <w:r>
        <w:t xml:space="preserve">Damit sie haben Recht und einige können später in Freiheit die Geschichte vom Börgermoor erzählen. </w:t>
      </w:r>
    </w:p>
    <w:p w:rsidR="001D11B6" w:rsidRDefault="00751C8D">
      <w:r>
        <w:t xml:space="preserve">My Father’s Eyes: </w:t>
      </w:r>
      <w:bookmarkStart w:id="91" w:name="_CTVK001e6bd983c3ec045b39e1f534e2d358c35"/>
      <w:r w:rsidR="001D11B6" w:rsidRPr="001D11B6">
        <w:rPr>
          <w:color w:val="000000"/>
          <w:szCs w:val="24"/>
        </w:rPr>
        <w:t>"Then the light begins to shine, And I hear those ancient Lullabies, And as I watch this seedling grow, Feel my heart start to overflow"</w:t>
      </w:r>
      <w:bookmarkEnd w:id="91"/>
      <w:r w:rsidR="001D11B6" w:rsidRPr="001D11B6">
        <w:t xml:space="preserve"> </w:t>
      </w:r>
      <w:r w:rsidR="001D11B6">
        <w:rPr>
          <w:rStyle w:val="Funotenzeichen"/>
        </w:rPr>
        <w:footnoteReference w:id="50"/>
      </w:r>
    </w:p>
    <w:p w:rsidR="001D11B6" w:rsidRDefault="001D11B6">
      <w:r>
        <w:t xml:space="preserve">Circus Left Town: </w:t>
      </w:r>
      <w:bookmarkStart w:id="93" w:name="_CTVK001db854a1fcf034605813906758e0fbdb7"/>
      <w:r w:rsidRPr="001D11B6">
        <w:rPr>
          <w:color w:val="000000"/>
          <w:szCs w:val="24"/>
        </w:rPr>
        <w:t>"Hold my hand and I'll walk with you, Through the darkest night. And when I smile I'll be thinking of you, And every little thing will be all right."</w:t>
      </w:r>
      <w:bookmarkEnd w:id="93"/>
      <w:r>
        <w:rPr>
          <w:rStyle w:val="Funotenzeichen"/>
        </w:rPr>
        <w:footnoteReference w:id="51"/>
      </w:r>
      <w:r w:rsidRPr="001D11B6">
        <w:t xml:space="preserve"> </w:t>
      </w:r>
    </w:p>
    <w:p w:rsidR="003275D3" w:rsidRDefault="003275D3" w:rsidP="003275D3">
      <w:pPr>
        <w:pStyle w:val="berschrift2"/>
      </w:pPr>
      <w:bookmarkStart w:id="95" w:name="_Toc516223193"/>
      <w:r>
        <w:t>Einnahme einer distanzierten Position</w:t>
      </w:r>
      <w:bookmarkEnd w:id="95"/>
    </w:p>
    <w:p w:rsidR="00127605" w:rsidRDefault="00127605">
      <w:r>
        <w:t>, womit eigenes Leiden zum Jammern auf hohem Niveau wird, Streets of London</w:t>
      </w:r>
    </w:p>
    <w:p w:rsidR="003275D3" w:rsidRDefault="00127605" w:rsidP="003275D3">
      <w:pPr>
        <w:pStyle w:val="berschrift2"/>
      </w:pPr>
      <w:bookmarkStart w:id="96" w:name="_Toc516223194"/>
      <w:r>
        <w:t>Ironie, Humor,</w:t>
      </w:r>
      <w:bookmarkEnd w:id="96"/>
    </w:p>
    <w:p w:rsidR="00276AF3" w:rsidRDefault="00127605">
      <w:pPr>
        <w:rPr>
          <w:rFonts w:asciiTheme="majorHAnsi" w:eastAsiaTheme="majorEastAsia" w:hAnsiTheme="majorHAnsi" w:cstheme="majorBidi"/>
          <w:b/>
          <w:bCs/>
          <w:sz w:val="28"/>
          <w:szCs w:val="28"/>
        </w:rPr>
      </w:pPr>
      <w:r>
        <w:t xml:space="preserve">Talking New York </w:t>
      </w:r>
      <w:r w:rsidR="00276AF3">
        <w:br w:type="page"/>
      </w:r>
      <w:r w:rsidR="001D11B6" w:rsidRPr="001D11B6">
        <w:lastRenderedPageBreak/>
        <w:t xml:space="preserve"> </w:t>
      </w:r>
    </w:p>
    <w:p w:rsidR="00FD6A78" w:rsidRDefault="00FD6A78" w:rsidP="00FD6A78">
      <w:pPr>
        <w:pStyle w:val="berschrift1"/>
      </w:pPr>
      <w:bookmarkStart w:id="97" w:name="_Toc516223195"/>
      <w:r w:rsidRPr="00FD6A78">
        <w:t>Bewältigung von Leiden durch Einfühlung in fremd geschaffene Musik</w:t>
      </w:r>
      <w:bookmarkEnd w:id="97"/>
    </w:p>
    <w:p w:rsidR="00FD6A78" w:rsidRDefault="00FD6A78" w:rsidP="00FD6A78">
      <w:pPr>
        <w:pStyle w:val="berschrift2"/>
      </w:pPr>
      <w:bookmarkStart w:id="98" w:name="_Toc516223196"/>
      <w:r>
        <w:t>Aktiv durch Perfomen</w:t>
      </w:r>
      <w:bookmarkEnd w:id="98"/>
    </w:p>
    <w:p w:rsidR="00675304" w:rsidRDefault="00675304" w:rsidP="00675304">
      <w:r>
        <w:t xml:space="preserve">Tut ja gar nicht weh, eine Tasse Tee </w:t>
      </w:r>
    </w:p>
    <w:p w:rsidR="002E5054" w:rsidRPr="00675304" w:rsidRDefault="002E5054" w:rsidP="00675304">
      <w:r>
        <w:t>Maß: Anzahl Cover-Versionen</w:t>
      </w:r>
    </w:p>
    <w:p w:rsidR="00FD6A78" w:rsidRDefault="00FD6A78" w:rsidP="0077298A">
      <w:pPr>
        <w:pStyle w:val="berschrift2"/>
      </w:pPr>
      <w:bookmarkStart w:id="99" w:name="_Toc516223197"/>
      <w:r>
        <w:t>Passiv durch Konsumieren</w:t>
      </w:r>
      <w:bookmarkEnd w:id="99"/>
    </w:p>
    <w:p w:rsidR="00675304" w:rsidRDefault="00675304" w:rsidP="00675304">
      <w:r>
        <w:t xml:space="preserve">Heile, Heile Gänschen </w:t>
      </w:r>
    </w:p>
    <w:p w:rsidR="002E5054" w:rsidRDefault="002E5054" w:rsidP="002E5054">
      <w:r>
        <w:t xml:space="preserve">Maß: Anzahl Kommentare im YouTube  </w:t>
      </w:r>
    </w:p>
    <w:p w:rsidR="002E5054" w:rsidRPr="00675304" w:rsidRDefault="002E5054" w:rsidP="00675304"/>
    <w:p w:rsidR="00276AF3" w:rsidRDefault="00276AF3">
      <w:pPr>
        <w:rPr>
          <w:rFonts w:asciiTheme="majorHAnsi" w:eastAsiaTheme="majorEastAsia" w:hAnsiTheme="majorHAnsi" w:cstheme="majorBidi"/>
          <w:b/>
          <w:bCs/>
          <w:sz w:val="28"/>
          <w:szCs w:val="28"/>
        </w:rPr>
      </w:pPr>
      <w:r>
        <w:br w:type="page"/>
      </w:r>
    </w:p>
    <w:p w:rsidR="003A7DF6" w:rsidRDefault="00FD6A78" w:rsidP="00FD6A78">
      <w:pPr>
        <w:pStyle w:val="berschrift1"/>
      </w:pPr>
      <w:bookmarkStart w:id="100" w:name="_Toc516223198"/>
      <w:r>
        <w:lastRenderedPageBreak/>
        <w:t>Gefahren und Chancen beim Steigern des Leidens durch Musik</w:t>
      </w:r>
      <w:bookmarkEnd w:id="100"/>
    </w:p>
    <w:p w:rsidR="00040237" w:rsidRDefault="00040237">
      <w:r>
        <w:br w:type="page"/>
      </w:r>
    </w:p>
    <w:p w:rsidR="00F6648D" w:rsidRDefault="00F6648D" w:rsidP="00F6648D">
      <w:pPr>
        <w:pStyle w:val="CitaviBibliographyEntry"/>
      </w:pPr>
    </w:p>
    <w:p w:rsidR="00BA2C15" w:rsidRDefault="00F6648D" w:rsidP="00BA2C15">
      <w:pPr>
        <w:pStyle w:val="CitaviBibliographyHeading"/>
      </w:pPr>
      <w:r>
        <w:fldChar w:fldCharType="begin"/>
      </w:r>
      <w:r w:rsidR="00BA2C15">
        <w:instrText>ADDIN CITAVI.BIBLIOGRAPHY PD94bWwgdmVyc2lvbj0iMS4wIiBlbmNvZGluZz0idXRmLTE2Ij8+PEJpYmxpb2dyYXBoeT48QWRkSW5WZXJzaW9uPjUuNy4xLjA8L0FkZEluVmVyc2lvbj48SWQ+YmNhOTQxMjYtNDMxZC00ODgzLWE3NGItNjI1ZWMzMjBiZTgz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JhY2gsIEpvaGFubiBTZWJhc3RpYW4sIE8gSGF1cHQgdm9sbCBCbHV0IHVuZCBXdW5kZW4uIENob3JhbCwgMDMuMDYuMjAxOCwgPC9UZXh0PjwvVGV4dFVuaXQ+PFRleHRVbml0PjxJbnNlcnRQYXJhZ3JhcGhBZnRlcj5mYWxzZTwvSW5zZXJ0UGFyYWdyYXBoQWZ0ZXI+PEZvbnROYW1lIC8+PEZvbnRTdHlsZT48SXRhbGljPnRydWU8L0l0YWxpYz48TmFtZSAvPjwvRm9udFN0eWxlPjxGb250U2l6ZT4wPC9Gb250U2l6ZT48VGV4dD5odHRwczovL3d3dy55b3V0dWJlLmNvbS93YXRjaD92PVJUTFJwMnpVM3gw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CdXJkb24sIEVyaWMgKDE5NjQpLCBUaGUgSG91c2Ugb2YgdGhlIFJpc2luZyBTdW4sIDwvVGV4dD48L1RleHRVbml0PjxUZXh0VW5pdD48SW5zZXJ0UGFyYWdyYXBoQWZ0ZXI+ZmFsc2U8L0luc2VydFBhcmFncmFwaEFmdGVyPjxGb250TmFtZSAvPjxGb250U3R5bGU+PEl0YWxpYz50cnVlPC9JdGFsaWM+PE5hbWUgLz48L0ZvbnRTdHlsZT48Rm9udFNpemU+MDwvRm9udFNpemU+PFRleHQ+aHR0cHM6Ly93d3cueW91dHViZS5jb20vd2F0Y2g/dj1oUlhiN0s3azdiU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Q2xhcHRvbiwgRXJpYywgPC9UZXh0PjwvVGV4dFVuaXQ+PFRleHRVbml0PjxJbnNlcnRQYXJhZ3JhcGhBZnRlcj5mYWxzZTwvSW5zZXJ0UGFyYWdyYXBoQWZ0ZXI+PEZvbnROYW1lIC8+PEZvbnRTdHlsZT48SXRhbGljPnRydWU8L0l0YWxpYz48TmFtZSAvPjwvRm9udFN0eWxlPjxGb250U2l6ZT4wPC9Gb250U2l6ZT48VGV4dD5DaXJjdXMgbGVmdCBUb3d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R1YmxpbmVycyAoMjAwNiksIFRoZSBMZWF2aW5nIG9mIExpdmVycG9vbCwgMjkuMDUuMjAxOCwgPC9UZXh0PjwvVGV4dFVuaXQ+PFRleHRVbml0PjxJbnNlcnRQYXJhZ3JhcGhBZnRlcj5mYWxzZTwvSW5zZXJ0UGFyYWdyYXBoQWZ0ZXI+PEZvbnROYW1lIC8+PEZvbnRTdHlsZT48SXRhbGljPnRydWU8L0l0YWxpYz48TmFtZSAvPjwvRm9udFN0eWxlPjxGb250U2l6ZT4wPC9Gb250U2l6ZT48VGV4dD5odHRwczovL3d3dy55b3V0dWJlLmNvbS93YXRjaD92PXNrdl9xMTZVTWRz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EeWxhbiwgQm9iICgxOTYxKSwgVGFsa2luJyBOZXcgWW9yaywgMzEuMDUuMjAxOCwgPC9UZXh0PjwvVGV4dFVuaXQ+PFRleHRVbml0PjxJbnNlcnRQYXJhZ3JhcGhBZnRlcj5mYWxzZTwvSW5zZXJ0UGFyYWdyYXBoQWZ0ZXI+PEZvbnROYW1lIC8+PEZvbnRTdHlsZT48SXRhbGljPnRydWU8L0l0YWxpYz48TmFtZSAvPjwvRm9udFN0eWxlPjxGb250U2l6ZT4wPC9Gb250U2l6ZT48VGV4dD5odHRwczovL2dlbml1cy5jb20vQm9iLWR5bGFuLXRhbGtpbi1uZXcteW9yay1seXJpY3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R5bGFuLCBCb2IgKDE5NjIpLCBUYWxraW4nIE5ldyBZb3JrLCAzMS4wNS4yMDE4LCA8L1RleHQ+PC9UZXh0VW5pdD48VGV4dFVuaXQ+PEluc2VydFBhcmFncmFwaEFmdGVyPmZhbHNlPC9JbnNlcnRQYXJhZ3JhcGhBZnRlcj48Rm9udE5hbWUgLz48Rm9udFN0eWxlPjxJdGFsaWM+dHJ1ZTwvSXRhbGljPjxOYW1lIC8+PC9Gb250U3R5bGU+PEZvbnRTaXplPjA8L0ZvbnRTaXplPjxUZXh0Pmh0dHBzOi8vd3d3LnlvdXR1YmUuY29tL3dhdGNoP3Y9YjVNekx1cWVwRn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SmFnZ2VyL1JpY2hhcmRzL0ZhaXRoZnVsbCwgPC9UZXh0PjwvVGV4dFVuaXQ+PFRleHRVbml0PjxJbnNlcnRQYXJhZ3JhcGhBZnRlcj5mYWxzZTwvSW5zZXJ0UGFyYWdyYXBoQWZ0ZXI+PEZvbnROYW1lIC8+PEZvbnRTdHlsZT48SXRhbGljPnRydWU8L0l0YWxpYz48TmFtZSAvPjwvRm9udFN0eWxlPjxGb250U2l6ZT4wPC9Gb250U2l6ZT48VGV4dD5TaXN0ZXIgTW9ycGhpbmU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tyaXN0b2ZmZXJzb24sIEtyaXMsIFN1bmRheSBNb3JuaW5nIGNvbWluZyBkb3duLiBKb2hubnkgQ2FzaCBsaXZlLCAzMS4wNS4yMDE4LCA8L1RleHQ+PC9UZXh0VW5pdD48VGV4dFVuaXQ+PEluc2VydFBhcmFncmFwaEFmdGVyPmZhbHNlPC9JbnNlcnRQYXJhZ3JhcGhBZnRlcj48Rm9udE5hbWUgLz48Rm9udFN0eWxlPjxJdGFsaWM+dHJ1ZTwvSXRhbGljPjxOYW1lIC8+PC9Gb250U3R5bGU+PEZvbnRTaXplPjA8L0ZvbnRTaXplPjxUZXh0Pmh0dHBzOi8vd3d3LnlvdXR1YmUuY29tL3dhdGNoP3Y9Q24za2YyV2tDWDQ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ktyaXN0b2ZmZXJzb24sIEtyaXMgKDE5NzApLCBTdW5kYXkgTW9ybmluZyBDb21pbmcgRG93biwgMzEuMDUuMjAxOCwgPC9UZXh0PjwvVGV4dFVuaXQ+PFRleHRVbml0PjxJbnNlcnRQYXJhZ3JhcGhBZnRlcj5mYWxzZTwvSW5zZXJ0UGFyYWdyYXBoQWZ0ZXI+PEZvbnROYW1lIC8+PEZvbnRTdHlsZT48SXRhbGljPnRydWU8L0l0YWxpYz48TmFtZSAvPjwvRm9udFN0eWxlPjxGb250U2l6ZT4wPC9Gb250U2l6ZT48VGV4dD5odHRwczovL2dlbml1cy5jb20vS3Jpcy1rcmlzdG9mZmVyc29uLXN1bmRheS1tb3JuaW5nLWNvbWluZy1kb3duLWx5cmljc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TWNUZWxsLCBSYWxwaCAoMTk2OCksIFN0cmVldHMgb2YgTG9uZG9uLCAyOS4wNS4yMDE4LCA8L1RleHQ+PC9UZXh0VW5pdD48VGV4dFVuaXQ+PEluc2VydFBhcmFncmFwaEFmdGVyPmZhbHNlPC9JbnNlcnRQYXJhZ3JhcGhBZnRlcj48Rm9udE5hbWUgLz48Rm9udFN0eWxlPjxJdGFsaWM+dHJ1ZTwvSXRhbGljPjxOYW1lIC8+PC9Gb250U3R5bGU+PEZvbnRTaXplPjA8L0ZvbnRTaXplPjxUZXh0Pmh0dHBzOi8vZ2VuaXVzLmNvbS9SYWxwaC1tY3RlbGwtc3RyZWV0cy1vZi1sb25kb24tbHlyaWNz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QYXVsIFNpbW9uLCBBbWVyaWNhbiBUdW5lLCA8L1RleHQ+PC9UZXh0VW5pdD48VGV4dFVuaXQ+PEluc2VydFBhcmFncmFwaEFmdGVyPmZhbHNlPC9JbnNlcnRQYXJhZ3JhcGhBZnRlcj48Rm9udE5hbWUgLz48Rm9udFN0eWxlPjxJdGFsaWM+dHJ1ZTwvSXRhbGljPjxOYW1lIC8+PC9Gb250U3R5bGU+PEZvbnRTaXplPjA8L0ZvbnRTaXplPjxUZXh0Pmh0dHBzOi8vd3d3LnBhdWxzaW1vbi5jb20vdHJhY2svYW1lcmljYW4tdHVuZS02L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UGV0ZXIsIFBhdWwgYW5kIE1hcnkgKDE5NjkpLCBMZWF2aW5nIG9uIGEgSmV0IFBsYW5lLCAyOS4wNS4yMDE4LCA8L1RleHQ+PC9UZXh0VW5pdD48VGV4dFVuaXQ+PEluc2VydFBhcmFncmFwaEFmdGVyPmZhbHNlPC9JbnNlcnRQYXJhZ3JhcGhBZnRlcj48Rm9udE5hbWUgLz48Rm9udFN0eWxlPjxJdGFsaWM+dHJ1ZTwvSXRhbGljPjxOYW1lIC8+PC9Gb250U3R5bGU+PEZvbnRTaXplPjA8L0ZvbnRTaXplPjxUZXh0Pmh0dHBzOi8vd3d3LnlvdXR1YmUuY29tL3dhdGNoP3Y9UWMtN1NuTW5YNzg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Jlem5vciwgVHJlbnQgKDE5OTQpLCBIdXJ0LCA8L1RleHQ+PC9UZXh0VW5pdD48VGV4dFVuaXQ+PEluc2VydFBhcmFncmFwaEFmdGVyPmZhbHNlPC9JbnNlcnRQYXJhZ3JhcGhBZnRlcj48Rm9udE5hbWUgLz48Rm9udFN0eWxlPjxJdGFsaWM+dHJ1ZTwvSXRhbGljPjxOYW1lIC8+PC9Gb250U3R5bGU+PEZvbnRTaXplPjA8L0ZvbnRTaXplPjxUZXh0Pmh0dHA6Ly93d3cuc29uZ3RleHRlLmNvbS9zb25ndGV4dC9uaW5lLWluY2gtbmFpbHMvaHVydC00YmQyMjdjMi5odG1s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SZXpub3IsIFRyZW50ICgyMDAyKSwgSHVydCwgMDQuMDYuMjAxOCwgPC9UZXh0PjwvVGV4dFVuaXQ+PFRleHRVbml0PjxJbnNlcnRQYXJhZ3JhcGhBZnRlcj5mYWxzZTwvSW5zZXJ0UGFyYWdyYXBoQWZ0ZXI+PEZvbnROYW1lIC8+PEZvbnRTdHlsZT48SXRhbGljPnRydWU8L0l0YWxpYz48TmFtZSAvPjwvRm9udFN0eWxlPjxGb250U2l6ZT4wPC9Gb250U2l6ZT48VGV4dD5odHRwczovL3d3dy55b3V0dWJlLmNvbS93YXRjaD92PXZ0MVB3Zm5oNXBj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UcmFkaXRpb25hbCwgVGhlIExlYXZpbmcgb2YgTGl2ZXJwb29sLiBGYXJlIFRoZWUgV2VsbCwgTXkgT3duIFRydWUgTG92ZSwgMjkuMDUuMjAxOCwgPC9UZXh0PjwvVGV4dFVuaXQ+PFRleHRVbml0PjxJbnNlcnRQYXJhZ3JhcGhBZnRlcj5mYWxzZTwvSW5zZXJ0UGFyYWdyYXBoQWZ0ZXI+PEZvbnROYW1lIC8+PEZvbnRTdHlsZT48SXRhbGljPnRydWU8L0l0YWxpYz48TmFtZSAvPjwvRm9udFN0eWxlPjxGb250U2l6ZT4wPC9Gb250U2l6ZT48VGV4dD5odHRwOi8vd3d3LmlyaXNoc29uZ3MuY29tL2x5cmljcy5waHA/QWN0aW9uPXZpZXcmYW1wO1NvbmdfaWQ9Mz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HJhZGl0aW9uYWwgKDE5NjQpLCBUaGUgSG91c2Ugb2YgdGhlIHJpc2luZyBTdW4sIDA4LjA2LjIwMTgsIDwvVGV4dD48L1RleHRVbml0PjxUZXh0VW5pdD48SW5zZXJ0UGFyYWdyYXBoQWZ0ZXI+ZmFsc2U8L0luc2VydFBhcmFncmFwaEFmdGVyPjxGb250TmFtZSAvPjxGb250U3R5bGU+PEl0YWxpYz50cnVlPC9JdGFsaWM+PE5hbWUgLz48L0ZvbnRTdHlsZT48Rm9udFNpemU+MDwvRm9udFNpemU+PFRleHQ+aHR0cHM6Ly9nZW5pdXMuY29tL1RoZS1hbmltYWxzLXRoZS1ob3VzZS1vZi10aGUtcmlzaW5nLXN1bi1seXJpY3M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RyYXZpcywgTWVybGUgKDE5NDcpLCAxNiBUb25zLCAyOS4wNS4yMDE4LCA8L1RleHQ+PC9UZXh0VW5pdD48VGV4dFVuaXQ+PEluc2VydFBhcmFncmFwaEFmdGVyPmZhbHNlPC9JbnNlcnRQYXJhZ3JhcGhBZnRlcj48Rm9udE5hbWUgLz48Rm9udFN0eWxlPjxJdGFsaWM+dHJ1ZTwvSXRhbGljPjxOYW1lIC8+PC9Gb250U3R5bGU+PEZvbnRTaXplPjA8L0ZvbnRTaXplPjxUZXh0Pmh0dHA6Ly93d3cuc29uZ3RleHRlLmNvbS9zb25ndGV4dC9qb2hubnktY2FzaC9zaXh0ZWVuLXRvbnMtMTNkNDE1YzEuaHRtbDwvVGV4dD48L1RleHRVbml0PjxUZXh0VW5pdD48SW5zZXJ0UGFyYWdyYXBoQWZ0ZXI+dHJ1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ZXV0cmFsPnRydWU8L05ldXRyYWw+PE5hbWUgLz48L0ZvbnRTdHlsZT48Rm9udFNpemU+MDwvRm9udFNpemU+PFRleHQ+V2FkZXIsIEhhbm5lcyAoMTk3NCksIFdpZWRlciBlaW5lIE5hY2h0LCAyOS4wNS4yMDE4LCA8L1RleHQ+PC9UZXh0VW5pdD48VGV4dFVuaXQ+PEluc2VydFBhcmFncmFwaEFmdGVyPmZhbHNlPC9JbnNlcnRQYXJhZ3JhcGhBZnRlcj48Rm9udE5hbWUgLz48Rm9udFN0eWxlPjxJdGFsaWM+dHJ1ZTwvSXRhbGljPjxOYW1lIC8+PC9Gb250U3R5bGU+PEZvbnRTaXplPjA8L0ZvbnRTaXplPjxUZXh0Pmh0dHBzOi8vZ2VuaXVzLmNvbS9IYW5uZXMtd2FkZXItd2llZGVyLWVpbmUtbmFjaHQtbHlyaWNz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</w:instrText>
      </w:r>
      <w:r>
        <w:fldChar w:fldCharType="separate"/>
      </w:r>
      <w:bookmarkStart w:id="101" w:name="_CTVBIBLIOGRAPHY1"/>
      <w:bookmarkStart w:id="102" w:name="_Toc516223199"/>
      <w:bookmarkEnd w:id="101"/>
      <w:r w:rsidR="00BA2C15">
        <w:t>Literatur</w:t>
      </w:r>
      <w:bookmarkEnd w:id="102"/>
    </w:p>
    <w:p w:rsidR="00BA2C15" w:rsidRDefault="00BA2C15" w:rsidP="00BA2C15">
      <w:pPr>
        <w:pStyle w:val="CitaviBibliographyEntry"/>
      </w:pPr>
      <w:bookmarkStart w:id="103" w:name="_CTVL001d48a0aee2ff745f7af8dfe29f7d80663"/>
      <w:r>
        <w:t xml:space="preserve">Bach, Johann Sebastian, O Haupt voll Blut und Wunden. Choral, 03.06.2018, </w:t>
      </w:r>
      <w:bookmarkEnd w:id="103"/>
      <w:r w:rsidRPr="00BA2C15">
        <w:rPr>
          <w:i/>
        </w:rPr>
        <w:t>https://www.youtube.com/watch?v=RTLRp2zU3x0</w:t>
      </w:r>
      <w:r w:rsidRPr="00BA2C15">
        <w:t>.</w:t>
      </w:r>
    </w:p>
    <w:p w:rsidR="00BA2C15" w:rsidRDefault="00BA2C15" w:rsidP="00BA2C15">
      <w:pPr>
        <w:pStyle w:val="CitaviBibliographyEntry"/>
      </w:pPr>
      <w:bookmarkStart w:id="104" w:name="_CTVL0010c1d714dc402403bb2d66c149790f16d"/>
      <w:r>
        <w:t xml:space="preserve">Burdon, Eric (1964), The House of the Rising Sun, </w:t>
      </w:r>
      <w:bookmarkEnd w:id="104"/>
      <w:r w:rsidRPr="00BA2C15">
        <w:rPr>
          <w:i/>
        </w:rPr>
        <w:t>https://www.youtube.com/watch?v=hRXb7K7k7bQ</w:t>
      </w:r>
      <w:r w:rsidRPr="00BA2C15">
        <w:t>.</w:t>
      </w:r>
    </w:p>
    <w:p w:rsidR="00BA2C15" w:rsidRDefault="00BA2C15" w:rsidP="00BA2C15">
      <w:pPr>
        <w:pStyle w:val="CitaviBibliographyEntry"/>
      </w:pPr>
      <w:bookmarkStart w:id="105" w:name="_CTVL0015ccfbc25143041f8933382de26765f12"/>
      <w:r>
        <w:t xml:space="preserve">Clapton, Eric, </w:t>
      </w:r>
      <w:bookmarkEnd w:id="105"/>
      <w:r w:rsidRPr="00BA2C15">
        <w:rPr>
          <w:i/>
        </w:rPr>
        <w:t>Circus left Town</w:t>
      </w:r>
      <w:r w:rsidRPr="00BA2C15">
        <w:t xml:space="preserve">, </w:t>
      </w:r>
      <w:r w:rsidRPr="00BA2C15">
        <w:rPr>
          <w:i/>
        </w:rPr>
        <w:t>http://www.songtexte.com/songtext/eric-clapton/circus-left-town-1b972dc8.html</w:t>
      </w:r>
      <w:r w:rsidRPr="00BA2C15">
        <w:t>, 07.06.2018.</w:t>
      </w:r>
    </w:p>
    <w:p w:rsidR="00BA2C15" w:rsidRDefault="00BA2C15" w:rsidP="00BA2C15">
      <w:pPr>
        <w:pStyle w:val="CitaviBibliographyEntry"/>
      </w:pPr>
      <w:bookmarkStart w:id="106" w:name="_CTVL0019d0cd680b02d40029b12febdb0d89028"/>
      <w:r>
        <w:t xml:space="preserve">Clapton, Eric (1992), </w:t>
      </w:r>
      <w:bookmarkEnd w:id="106"/>
      <w:r w:rsidRPr="00BA2C15">
        <w:rPr>
          <w:i/>
        </w:rPr>
        <w:t>My Fathers Eyes</w:t>
      </w:r>
      <w:r w:rsidRPr="00BA2C15">
        <w:t xml:space="preserve">, Album Pilgrim, </w:t>
      </w:r>
      <w:r w:rsidRPr="00BA2C15">
        <w:rPr>
          <w:i/>
        </w:rPr>
        <w:t>http://www.songtexte.com/songtext/eric-clapton/my-fathers-eyes-3bd588dc.html</w:t>
      </w:r>
      <w:r w:rsidRPr="00BA2C15">
        <w:t>, 07.06.2018.</w:t>
      </w:r>
    </w:p>
    <w:p w:rsidR="00BA2C15" w:rsidRDefault="00BA2C15" w:rsidP="00BA2C15">
      <w:pPr>
        <w:pStyle w:val="CitaviBibliographyEntry"/>
      </w:pPr>
      <w:bookmarkStart w:id="107" w:name="_CTVL001b65ea85780724650b1ceaa7fa10ec57d"/>
      <w:r>
        <w:t xml:space="preserve">Clapton, Eric/Jennings, Will, </w:t>
      </w:r>
      <w:bookmarkEnd w:id="107"/>
      <w:r w:rsidRPr="00BA2C15">
        <w:rPr>
          <w:i/>
        </w:rPr>
        <w:t>Tears in Heaven</w:t>
      </w:r>
      <w:r w:rsidRPr="00BA2C15">
        <w:t xml:space="preserve">, </w:t>
      </w:r>
      <w:r w:rsidRPr="00BA2C15">
        <w:rPr>
          <w:i/>
        </w:rPr>
        <w:t>http://www.songtexte.com/songtext/eric-clapton/tears-in-heaven-33d58829.html</w:t>
      </w:r>
      <w:r w:rsidRPr="00BA2C15">
        <w:t>, 07.06.2018.</w:t>
      </w:r>
    </w:p>
    <w:p w:rsidR="00BA2C15" w:rsidRDefault="00BA2C15" w:rsidP="00BA2C15">
      <w:pPr>
        <w:pStyle w:val="CitaviBibliographyEntry"/>
      </w:pPr>
      <w:bookmarkStart w:id="108" w:name="_CTVL001e6b022c0ee6f40b382ab914e46f3f80d"/>
      <w:r>
        <w:t xml:space="preserve">Denver, John (1966), Leaving on a Jet Plane, 29.05.2018, </w:t>
      </w:r>
      <w:bookmarkEnd w:id="108"/>
      <w:r w:rsidRPr="00BA2C15">
        <w:rPr>
          <w:i/>
        </w:rPr>
        <w:t>https://genius.com/John-denver-leaving-on-a-jet-plane-lyrics</w:t>
      </w:r>
      <w:r w:rsidRPr="00BA2C15">
        <w:t>.</w:t>
      </w:r>
    </w:p>
    <w:p w:rsidR="00BA2C15" w:rsidRDefault="00BA2C15" w:rsidP="00BA2C15">
      <w:pPr>
        <w:pStyle w:val="CitaviBibliographyEntry"/>
      </w:pPr>
      <w:bookmarkStart w:id="109" w:name="_CTVL0016c5e4362c4af4f609f4d4a9d78644ae1"/>
      <w:r>
        <w:t xml:space="preserve">Dubliners (2006), The Leaving of Liverpool, 29.05.2018, </w:t>
      </w:r>
      <w:bookmarkEnd w:id="109"/>
      <w:r w:rsidRPr="00BA2C15">
        <w:rPr>
          <w:i/>
        </w:rPr>
        <w:t>https://www.youtube.com/watch?v=skv_q16UMds</w:t>
      </w:r>
      <w:r w:rsidRPr="00BA2C15">
        <w:t>.</w:t>
      </w:r>
    </w:p>
    <w:p w:rsidR="00BA2C15" w:rsidRDefault="00BA2C15" w:rsidP="00BA2C15">
      <w:pPr>
        <w:pStyle w:val="CitaviBibliographyEntry"/>
      </w:pPr>
      <w:bookmarkStart w:id="110" w:name="_CTVL0015b6dc783949947708d3fcfaf277da911"/>
      <w:r>
        <w:t xml:space="preserve">Dylan, Bob (1961), Talkin' New York, 31.05.2018, </w:t>
      </w:r>
      <w:bookmarkEnd w:id="110"/>
      <w:r w:rsidRPr="00BA2C15">
        <w:rPr>
          <w:i/>
        </w:rPr>
        <w:t>https://genius.com/Bob-dylan-talkin-new-york-lyrics</w:t>
      </w:r>
      <w:r w:rsidRPr="00BA2C15">
        <w:t>.</w:t>
      </w:r>
    </w:p>
    <w:p w:rsidR="00BA2C15" w:rsidRDefault="00BA2C15" w:rsidP="00BA2C15">
      <w:pPr>
        <w:pStyle w:val="CitaviBibliographyEntry"/>
      </w:pPr>
      <w:bookmarkStart w:id="111" w:name="_CTVL00172af8ab2f0ca4ee98389b21a6bb8e57a"/>
      <w:r>
        <w:t xml:space="preserve">Dylan, Bob (1962), Talkin' New York, 31.05.2018, </w:t>
      </w:r>
      <w:bookmarkEnd w:id="111"/>
      <w:r w:rsidRPr="00BA2C15">
        <w:rPr>
          <w:i/>
        </w:rPr>
        <w:t>https://www.youtube.com/watch?v=b5MzLuqepFs</w:t>
      </w:r>
      <w:r w:rsidRPr="00BA2C15">
        <w:t>.</w:t>
      </w:r>
    </w:p>
    <w:p w:rsidR="00BA2C15" w:rsidRDefault="00BA2C15" w:rsidP="00BA2C15">
      <w:pPr>
        <w:pStyle w:val="CitaviBibliographyEntry"/>
      </w:pPr>
      <w:bookmarkStart w:id="112" w:name="_CTVL001d72f0c4ea0f742438124f08886d8a241"/>
      <w:r>
        <w:t xml:space="preserve">Esser, Johann/Langhoff Wolfgang/Goguel Rudi (1933), </w:t>
      </w:r>
      <w:bookmarkEnd w:id="112"/>
      <w:r w:rsidRPr="00BA2C15">
        <w:rPr>
          <w:i/>
        </w:rPr>
        <w:t>Die Moorsoldaten</w:t>
      </w:r>
      <w:r w:rsidRPr="00BA2C15">
        <w:t xml:space="preserve">. </w:t>
      </w:r>
      <w:r w:rsidRPr="00BA2C15">
        <w:rPr>
          <w:i/>
        </w:rPr>
        <w:t>Lied vom Börgermoor</w:t>
      </w:r>
      <w:r w:rsidRPr="00BA2C15">
        <w:t xml:space="preserve">, </w:t>
      </w:r>
      <w:r w:rsidRPr="00BA2C15">
        <w:rPr>
          <w:i/>
        </w:rPr>
        <w:t>https://genius.com/Hannes-wader-die-moorsoldaten-lyrics</w:t>
      </w:r>
      <w:r w:rsidRPr="00BA2C15">
        <w:t>, 06.06.2018.</w:t>
      </w:r>
    </w:p>
    <w:p w:rsidR="00BA2C15" w:rsidRDefault="00BA2C15" w:rsidP="00BA2C15">
      <w:pPr>
        <w:pStyle w:val="CitaviBibliographyEntry"/>
      </w:pPr>
      <w:bookmarkStart w:id="113" w:name="_CTVL00168d69546fe0d4a73a7f2476be8471ff3"/>
      <w:r>
        <w:t xml:space="preserve">Jagger/Richards, Sister Morphine, in: </w:t>
      </w:r>
      <w:bookmarkEnd w:id="113"/>
      <w:r w:rsidRPr="00BA2C15">
        <w:rPr>
          <w:i/>
        </w:rPr>
        <w:t>Album Sticky Fingers 1971</w:t>
      </w:r>
      <w:r w:rsidRPr="00BA2C15">
        <w:t>.</w:t>
      </w:r>
    </w:p>
    <w:p w:rsidR="00BA2C15" w:rsidRDefault="00BA2C15" w:rsidP="00BA2C15">
      <w:pPr>
        <w:pStyle w:val="CitaviBibliographyEntry"/>
      </w:pPr>
      <w:bookmarkStart w:id="114" w:name="_CTVL001049a2c7170e747dfbdc7a78dd0185f10"/>
      <w:r>
        <w:t xml:space="preserve">Jagger/Richards/Faithfull, </w:t>
      </w:r>
      <w:bookmarkEnd w:id="114"/>
      <w:r w:rsidRPr="00BA2C15">
        <w:rPr>
          <w:i/>
        </w:rPr>
        <w:t>Sister Morphine</w:t>
      </w:r>
      <w:r w:rsidRPr="00BA2C15">
        <w:t xml:space="preserve">, </w:t>
      </w:r>
      <w:r w:rsidRPr="00BA2C15">
        <w:rPr>
          <w:i/>
        </w:rPr>
        <w:t>https://www.youtube.com/watch?v=p8oWXbGB-7o</w:t>
      </w:r>
      <w:r w:rsidRPr="00BA2C15">
        <w:t>, 30.05.2018.</w:t>
      </w:r>
    </w:p>
    <w:p w:rsidR="00BA2C15" w:rsidRDefault="00BA2C15" w:rsidP="00BA2C15">
      <w:pPr>
        <w:pStyle w:val="CitaviBibliographyEntry"/>
      </w:pPr>
      <w:bookmarkStart w:id="115" w:name="_CTVL001b9163d9064fd4e17a8ba313b3878660d"/>
      <w:r>
        <w:t xml:space="preserve">Johnny Cash (1955), Folsom Prison Blues, 06.06.2018, </w:t>
      </w:r>
      <w:bookmarkEnd w:id="115"/>
      <w:r w:rsidRPr="00BA2C15">
        <w:rPr>
          <w:i/>
        </w:rPr>
        <w:t>https://genius.com/Johnny-cash-folsom-prison-blues-lyrics</w:t>
      </w:r>
      <w:r w:rsidRPr="00BA2C15">
        <w:t>.</w:t>
      </w:r>
    </w:p>
    <w:p w:rsidR="00BA2C15" w:rsidRDefault="00BA2C15" w:rsidP="00BA2C15">
      <w:pPr>
        <w:pStyle w:val="CitaviBibliographyEntry"/>
      </w:pPr>
      <w:bookmarkStart w:id="116" w:name="_CTVL0016726e9b9defb4d5483d32201eaac8a5a"/>
      <w:r>
        <w:t xml:space="preserve">Kristofferson, Kris, Sunday Morning coming down. Johnny Cash live, 31.05.2018, </w:t>
      </w:r>
      <w:bookmarkEnd w:id="116"/>
      <w:r w:rsidRPr="00BA2C15">
        <w:rPr>
          <w:i/>
        </w:rPr>
        <w:t>https://www.youtube.com/watch?v=Cn3kf2WkCX4</w:t>
      </w:r>
      <w:r w:rsidRPr="00BA2C15">
        <w:t>.</w:t>
      </w:r>
    </w:p>
    <w:p w:rsidR="00BA2C15" w:rsidRDefault="00BA2C15" w:rsidP="00BA2C15">
      <w:pPr>
        <w:pStyle w:val="CitaviBibliographyEntry"/>
      </w:pPr>
      <w:bookmarkStart w:id="117" w:name="_CTVL001bad063118f354f128b7b5b8758629744"/>
      <w:r>
        <w:t xml:space="preserve">Kristofferson, Kris (1970), Sunday Morning Coming Down, 31.05.2018, </w:t>
      </w:r>
      <w:bookmarkEnd w:id="117"/>
      <w:r w:rsidRPr="00BA2C15">
        <w:rPr>
          <w:i/>
        </w:rPr>
        <w:t>https://genius.com/Kris-kristofferson-sunday-morning-coming-down-lyrics</w:t>
      </w:r>
      <w:r w:rsidRPr="00BA2C15">
        <w:t>.</w:t>
      </w:r>
    </w:p>
    <w:p w:rsidR="00BA2C15" w:rsidRDefault="00BA2C15" w:rsidP="00BA2C15">
      <w:pPr>
        <w:pStyle w:val="CitaviBibliographyEntry"/>
      </w:pPr>
      <w:bookmarkStart w:id="118" w:name="_CTVL00155328c1813624e7aa29e3bccdf73d814"/>
      <w:r>
        <w:t xml:space="preserve">McTell, Ralph (1968), Streets of London, 29.05.2018, </w:t>
      </w:r>
      <w:bookmarkEnd w:id="118"/>
      <w:r w:rsidRPr="00BA2C15">
        <w:rPr>
          <w:i/>
        </w:rPr>
        <w:t>https://genius.com/Ralph-mctell-streets-of-london-lyrics</w:t>
      </w:r>
      <w:r w:rsidRPr="00BA2C15">
        <w:t>.</w:t>
      </w:r>
    </w:p>
    <w:p w:rsidR="00BA2C15" w:rsidRDefault="00BA2C15" w:rsidP="00BA2C15">
      <w:pPr>
        <w:pStyle w:val="CitaviBibliographyEntry"/>
      </w:pPr>
      <w:bookmarkStart w:id="119" w:name="_CTVL0017c837b6a8a494d47a630c8c5d7d93169"/>
      <w:r>
        <w:t xml:space="preserve">Paul Simon, American Tune, </w:t>
      </w:r>
      <w:bookmarkEnd w:id="119"/>
      <w:r w:rsidRPr="00BA2C15">
        <w:rPr>
          <w:i/>
        </w:rPr>
        <w:t>https://www.paulsimon.com/track/american-tune-6/</w:t>
      </w:r>
      <w:r w:rsidRPr="00BA2C15">
        <w:t>.</w:t>
      </w:r>
    </w:p>
    <w:p w:rsidR="00BA2C15" w:rsidRDefault="00BA2C15" w:rsidP="00BA2C15">
      <w:pPr>
        <w:pStyle w:val="CitaviBibliographyEntry"/>
      </w:pPr>
      <w:bookmarkStart w:id="120" w:name="_CTVL001ece5d88701ab41e3905ebe58f8fb9f71"/>
      <w:r>
        <w:t xml:space="preserve">Peter, Paul and Mary (1969), Leaving on a Jet Plane, 29.05.2018, </w:t>
      </w:r>
      <w:bookmarkEnd w:id="120"/>
      <w:r w:rsidRPr="00BA2C15">
        <w:rPr>
          <w:i/>
        </w:rPr>
        <w:t>https://www.youtube.com/watch?v=Qc-7SnMnX78</w:t>
      </w:r>
      <w:r w:rsidRPr="00BA2C15">
        <w:t>.</w:t>
      </w:r>
    </w:p>
    <w:p w:rsidR="00BA2C15" w:rsidRDefault="00BA2C15" w:rsidP="00BA2C15">
      <w:pPr>
        <w:pStyle w:val="CitaviBibliographyEntry"/>
      </w:pPr>
      <w:bookmarkStart w:id="121" w:name="_CTVL0010936bfac7dd64e30bb0b0453bb9be7d7"/>
      <w:r>
        <w:t xml:space="preserve">Reznor, Trent (1994), Hurt, </w:t>
      </w:r>
      <w:bookmarkEnd w:id="121"/>
      <w:r w:rsidRPr="00BA2C15">
        <w:rPr>
          <w:i/>
        </w:rPr>
        <w:t>http://www.songtexte.com/songtext/nine-inch-nails/hurt-4bd227c2.html</w:t>
      </w:r>
      <w:r w:rsidRPr="00BA2C15">
        <w:t>.</w:t>
      </w:r>
    </w:p>
    <w:p w:rsidR="00BA2C15" w:rsidRDefault="00BA2C15" w:rsidP="00BA2C15">
      <w:pPr>
        <w:pStyle w:val="CitaviBibliographyEntry"/>
      </w:pPr>
      <w:bookmarkStart w:id="122" w:name="_CTVL00148046978623a442bb8884a63a17ab2df"/>
      <w:r>
        <w:lastRenderedPageBreak/>
        <w:t xml:space="preserve">Reznor, Trent (2002), Hurt, 04.06.2018, </w:t>
      </w:r>
      <w:bookmarkEnd w:id="122"/>
      <w:r w:rsidRPr="00BA2C15">
        <w:rPr>
          <w:i/>
        </w:rPr>
        <w:t>https://www.youtube.com/watch?v=vt1Pwfnh5pc</w:t>
      </w:r>
      <w:r w:rsidRPr="00BA2C15">
        <w:t>.</w:t>
      </w:r>
    </w:p>
    <w:p w:rsidR="00BA2C15" w:rsidRDefault="00BA2C15" w:rsidP="00BA2C15">
      <w:pPr>
        <w:pStyle w:val="CitaviBibliographyEntry"/>
      </w:pPr>
      <w:bookmarkStart w:id="123" w:name="_CTVL001cdb5061a8bd042cfa8768fc28b7c7cd8"/>
      <w:r>
        <w:t xml:space="preserve">Schulte, Michael/Stengaard Thomas/Ingwersen, Nisse/Müller, Nina (2018), </w:t>
      </w:r>
      <w:bookmarkEnd w:id="123"/>
      <w:r w:rsidRPr="00BA2C15">
        <w:rPr>
          <w:i/>
        </w:rPr>
        <w:t>You Let Me Walk Alone</w:t>
      </w:r>
      <w:r w:rsidRPr="00BA2C15">
        <w:t xml:space="preserve">. Deutscher ESC Beitrag 2018, </w:t>
      </w:r>
      <w:r w:rsidRPr="00BA2C15">
        <w:rPr>
          <w:i/>
        </w:rPr>
        <w:t>https://genius.com/Michael-schulte-you-let-me-walk-alone-lyrics</w:t>
      </w:r>
      <w:r w:rsidRPr="00BA2C15">
        <w:t>, 07.06.2018.</w:t>
      </w:r>
    </w:p>
    <w:p w:rsidR="00BA2C15" w:rsidRDefault="00BA2C15" w:rsidP="00BA2C15">
      <w:pPr>
        <w:pStyle w:val="CitaviBibliographyEntry"/>
      </w:pPr>
      <w:bookmarkStart w:id="124" w:name="_CTVL00199686554845f4e728ec9024675ecb3be"/>
      <w:r>
        <w:t xml:space="preserve">Tennessee Ernie Ford (1955), 16 Tons, 29.05.2018, </w:t>
      </w:r>
      <w:bookmarkEnd w:id="124"/>
      <w:r w:rsidRPr="00BA2C15">
        <w:rPr>
          <w:i/>
        </w:rPr>
        <w:t>https://www.youtube.com/watch?v=Joo90ZWrUkU</w:t>
      </w:r>
      <w:r w:rsidRPr="00BA2C15">
        <w:t>.</w:t>
      </w:r>
    </w:p>
    <w:p w:rsidR="00BA2C15" w:rsidRDefault="00BA2C15" w:rsidP="00BA2C15">
      <w:pPr>
        <w:pStyle w:val="CitaviBibliographyEntry"/>
      </w:pPr>
      <w:bookmarkStart w:id="125" w:name="_CTVL0016932c10d10c14b32b7dc17f33498223b"/>
      <w:r>
        <w:t xml:space="preserve">Traditional, The Leaving of Liverpool. Fare Thee Well, My Own True Love, 29.05.2018, </w:t>
      </w:r>
      <w:bookmarkEnd w:id="125"/>
      <w:r w:rsidRPr="00BA2C15">
        <w:rPr>
          <w:i/>
        </w:rPr>
        <w:t>http://www.irishsongs.com/lyrics.php?Action=view&amp;Song_id=3</w:t>
      </w:r>
      <w:r w:rsidRPr="00BA2C15">
        <w:t>.</w:t>
      </w:r>
    </w:p>
    <w:p w:rsidR="00BA2C15" w:rsidRDefault="00BA2C15" w:rsidP="00BA2C15">
      <w:pPr>
        <w:pStyle w:val="CitaviBibliographyEntry"/>
      </w:pPr>
      <w:bookmarkStart w:id="126" w:name="_CTVL001bca74d3b485e47cb8d89bb52a74be403"/>
      <w:r>
        <w:t xml:space="preserve">Traditional (1964), The House of the rising Sun, 08.06.2018, </w:t>
      </w:r>
      <w:bookmarkEnd w:id="126"/>
      <w:r w:rsidRPr="00BA2C15">
        <w:rPr>
          <w:i/>
        </w:rPr>
        <w:t>https://genius.com/The-animals-the-house-of-the-rising-sun-lyrics</w:t>
      </w:r>
      <w:r w:rsidRPr="00BA2C15">
        <w:t>.</w:t>
      </w:r>
    </w:p>
    <w:p w:rsidR="00BA2C15" w:rsidRDefault="00BA2C15" w:rsidP="00BA2C15">
      <w:pPr>
        <w:pStyle w:val="CitaviBibliographyEntry"/>
      </w:pPr>
      <w:bookmarkStart w:id="127" w:name="_CTVL0015f554038421a4e7da7eb5c02c23c779a"/>
      <w:r>
        <w:t xml:space="preserve">Travis, Merle (1947), 16 Tons, 29.05.2018, </w:t>
      </w:r>
      <w:bookmarkEnd w:id="127"/>
      <w:r w:rsidRPr="00BA2C15">
        <w:rPr>
          <w:i/>
        </w:rPr>
        <w:t>http://www.songtexte.com/songtext/johnny-cash/sixteen-tons-13d415c1.html</w:t>
      </w:r>
      <w:r w:rsidRPr="00BA2C15">
        <w:t>.</w:t>
      </w:r>
    </w:p>
    <w:p w:rsidR="00BA2C15" w:rsidRDefault="00BA2C15" w:rsidP="00BA2C15">
      <w:pPr>
        <w:pStyle w:val="CitaviBibliographyEntry"/>
      </w:pPr>
      <w:bookmarkStart w:id="128" w:name="_CTVL001177b57d3f8d64b35ab803781e75d42fa"/>
      <w:r>
        <w:t xml:space="preserve">Wader, Hannes (1974), Wieder eine Nacht, 29.05.2018, </w:t>
      </w:r>
      <w:bookmarkEnd w:id="128"/>
      <w:r w:rsidRPr="00BA2C15">
        <w:rPr>
          <w:i/>
        </w:rPr>
        <w:t>https://genius.com/Hannes-wader-wieder-eine-nacht-lyrics</w:t>
      </w:r>
      <w:r w:rsidRPr="00BA2C15">
        <w:t>.</w:t>
      </w:r>
    </w:p>
    <w:p w:rsidR="00BA2C15" w:rsidRDefault="00BA2C15" w:rsidP="00BA2C15">
      <w:pPr>
        <w:pStyle w:val="CitaviBibliographyEntry"/>
      </w:pPr>
      <w:bookmarkStart w:id="129" w:name="_CTVL001cd96e74ad3544e14b4b12be4b35687b8"/>
      <w:r>
        <w:t xml:space="preserve">Wader, Hannes (2014), Wieder eine Nacht, 29.05.2018, </w:t>
      </w:r>
      <w:bookmarkEnd w:id="129"/>
      <w:r w:rsidRPr="00BA2C15">
        <w:rPr>
          <w:i/>
        </w:rPr>
        <w:t>https://www.youtube.com/watch?v=davxF_yVFEg</w:t>
      </w:r>
      <w:r w:rsidRPr="00BA2C15">
        <w:t>.</w:t>
      </w:r>
    </w:p>
    <w:p w:rsidR="00F6648D" w:rsidRDefault="00F6648D" w:rsidP="00BA2C15">
      <w:pPr>
        <w:pStyle w:val="CitaviBibliographyEntry"/>
      </w:pPr>
      <w:r>
        <w:fldChar w:fldCharType="end"/>
      </w:r>
    </w:p>
    <w:sectPr w:rsidR="00F6648D" w:rsidSect="004D05A1">
      <w:footerReference w:type="default" r:id="rId9"/>
      <w:pgSz w:w="11906" w:h="16838"/>
      <w:pgMar w:top="1418" w:right="2835"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0182" w:rsidRDefault="00C50182" w:rsidP="005C56FC">
      <w:pPr>
        <w:spacing w:after="0" w:line="240" w:lineRule="auto"/>
      </w:pPr>
      <w:r>
        <w:separator/>
      </w:r>
    </w:p>
  </w:endnote>
  <w:endnote w:type="continuationSeparator" w:id="0">
    <w:p w:rsidR="00C50182" w:rsidRDefault="00C50182" w:rsidP="005C5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0002AFF" w:usb1="C000247B" w:usb2="00000009" w:usb3="00000000" w:csb0="000001FF" w:csb1="00000000"/>
  </w:font>
  <w:font w:name="Cambria">
    <w:altName w:val="+Überschriften"/>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08A5" w:rsidRDefault="00BA08A5" w:rsidP="005C56FC">
    <w:pPr>
      <w:pStyle w:val="Fuzeile"/>
      <w:jc w:val="center"/>
    </w:pPr>
  </w:p>
  <w:p w:rsidR="00BA08A5" w:rsidRDefault="00BA08A5">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08A5" w:rsidRDefault="00BA08A5" w:rsidP="005C56FC">
    <w:pPr>
      <w:pStyle w:val="Fuzeile"/>
      <w:jc w:val="center"/>
    </w:pPr>
    <w:r>
      <w:fldChar w:fldCharType="begin"/>
    </w:r>
    <w:r>
      <w:instrText xml:space="preserve"> PAGE   \* MERGEFORMAT </w:instrText>
    </w:r>
    <w:r>
      <w:fldChar w:fldCharType="separate"/>
    </w:r>
    <w:r w:rsidR="00BA2C15">
      <w:rPr>
        <w:noProof/>
      </w:rPr>
      <w:t>5</w:t>
    </w:r>
    <w:r>
      <w:rPr>
        <w:noProof/>
      </w:rPr>
      <w:fldChar w:fldCharType="end"/>
    </w:r>
  </w:p>
  <w:p w:rsidR="00BA08A5" w:rsidRDefault="00BA08A5">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0182" w:rsidRDefault="00C50182" w:rsidP="005C56FC">
      <w:pPr>
        <w:spacing w:after="0" w:line="240" w:lineRule="auto"/>
      </w:pPr>
      <w:r>
        <w:separator/>
      </w:r>
    </w:p>
  </w:footnote>
  <w:footnote w:type="continuationSeparator" w:id="0">
    <w:p w:rsidR="00C50182" w:rsidRDefault="00C50182" w:rsidP="005C56FC">
      <w:pPr>
        <w:spacing w:after="0" w:line="240" w:lineRule="auto"/>
      </w:pPr>
      <w:r>
        <w:continuationSeparator/>
      </w:r>
    </w:p>
  </w:footnote>
  <w:footnote w:id="1">
    <w:p w:rsidR="00BA08A5" w:rsidRDefault="00BA08A5">
      <w:pPr>
        <w:pStyle w:val="Funotentext"/>
      </w:pPr>
      <w:r>
        <w:rPr>
          <w:rStyle w:val="Funotenzeichen"/>
        </w:rPr>
        <w:footnoteRef/>
      </w:r>
      <w:r>
        <w:t xml:space="preserve"> </w:t>
      </w:r>
      <w:r>
        <w:fldChar w:fldCharType="begin"/>
      </w:r>
      <w:r>
        <w:instrText>ADDIN CITAVI.PLACEHOLDER d0fbdac5-f219-4659-bc36-d3c116d79b64 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nZlciwgTGVhdmluZyBvbiBhIEpldCBQbGFuZS4gSW46IGdlbml1cy5jb20sIDI5LjA1LjIwMTg8L1RleHQ+DQogICAgPC9UZXh0VW5pdD4NCiAgPC9UZXh0VW5pdHM+DQo8L1BsYWNlaG9sZGVyPg==</w:instrText>
      </w:r>
      <w:r>
        <w:fldChar w:fldCharType="separate"/>
      </w:r>
      <w:bookmarkStart w:id="4" w:name="_CTVP001d0fbdac5f2194659bc36d3c116d79b64"/>
      <w:r>
        <w:fldChar w:fldCharType="begin"/>
      </w:r>
      <w:r>
        <w:instrText>HYPERLINK "#_CTVL001e6b022c0ee6f40b382ab914e46f3f80d" \o "Denver, John (1966), Leaving on a Jet Plane, 29.05.2018, https://genius.com/John-denver-leaving-on-a-jet-plane-lyrics."</w:instrText>
      </w:r>
      <w:r>
        <w:fldChar w:fldCharType="separate"/>
      </w:r>
      <w:r>
        <w:t>Denver, Leaving on a Jet Plane. In: genius.com, 29.05.2018</w:t>
      </w:r>
      <w:r>
        <w:fldChar w:fldCharType="end"/>
      </w:r>
      <w:bookmarkEnd w:id="4"/>
      <w:r>
        <w:fldChar w:fldCharType="end"/>
      </w:r>
    </w:p>
  </w:footnote>
  <w:footnote w:id="2">
    <w:p w:rsidR="00BA08A5" w:rsidRDefault="00BA08A5">
      <w:pPr>
        <w:pStyle w:val="Funotentext"/>
      </w:pPr>
      <w:r>
        <w:rPr>
          <w:rStyle w:val="Funotenzeichen"/>
        </w:rPr>
        <w:footnoteRef/>
      </w:r>
      <w:r>
        <w:t xml:space="preserve"> </w:t>
      </w:r>
      <w:r>
        <w:fldChar w:fldCharType="begin"/>
      </w:r>
      <w:r>
        <w:instrText>ADDIN CITAVI.PLACEHOLDER f0971136-4464-4a7b-9c5a-68deeafcbd10 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JkLjwvVGV4dD4NCiAgICA8L1RleHRVbml0Pg0KICA8L1RleHRVbml0cz4NCjwvUGxhY2Vob2xkZXI+</w:instrText>
      </w:r>
      <w:r>
        <w:fldChar w:fldCharType="separate"/>
      </w:r>
      <w:bookmarkStart w:id="6" w:name="_CTVP001f097113644644a7b9c5a68deeafcbd10"/>
      <w:r>
        <w:fldChar w:fldCharType="begin"/>
      </w:r>
      <w:r>
        <w:instrText>HYPERLINK "#_CTVL001e6b022c0ee6f40b382ab914e46f3f80d" \o "Denver, John (1966), Leaving on a Jet Plane, 29.05.2018, https://genius.com/John-denver-leaving-on-a-jet-plane-lyrics."</w:instrText>
      </w:r>
      <w:r>
        <w:fldChar w:fldCharType="separate"/>
      </w:r>
      <w:r>
        <w:t>Ebd.</w:t>
      </w:r>
      <w:r>
        <w:fldChar w:fldCharType="end"/>
      </w:r>
      <w:bookmarkEnd w:id="6"/>
      <w:r>
        <w:fldChar w:fldCharType="end"/>
      </w:r>
    </w:p>
  </w:footnote>
  <w:footnote w:id="3">
    <w:p w:rsidR="00BA08A5" w:rsidRDefault="00BA08A5">
      <w:pPr>
        <w:pStyle w:val="Funotentext"/>
      </w:pPr>
      <w:r>
        <w:rPr>
          <w:rStyle w:val="Funotenzeichen"/>
        </w:rPr>
        <w:footnoteRef/>
      </w:r>
      <w:r>
        <w:t xml:space="preserve"> </w:t>
      </w:r>
      <w:r>
        <w:fldChar w:fldCharType="begin"/>
      </w:r>
      <w:r>
        <w:instrText>ADDIN CITAVI.PLACEHOLDER ec88d728-2ed7-416a-9442-7908f5f9257f 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V0ZXIsIExlYXZpbmcgb24gYSBKZXQgUGxhbmUuIEluOiB5b3V0dWJlLmNvbSwgMjkuMDUuMjAxODwvVGV4dD4NCiAgICA8L1RleHRVbml0Pg0KICA8L1RleHRVbml0cz4NCjwvUGxhY2Vob2xkZXI+</w:instrText>
      </w:r>
      <w:r>
        <w:fldChar w:fldCharType="separate"/>
      </w:r>
      <w:bookmarkStart w:id="7" w:name="_CTVP001ec88d7282ed7416a94427908f5f9257f"/>
      <w:r>
        <w:fldChar w:fldCharType="begin"/>
      </w:r>
      <w:r>
        <w:instrText>HYPERLINK "#_CTVL001ece5d88701ab41e3905ebe58f8fb9f71" \o "Peter, Paul and Mary (1969), Leaving on a Jet Plane, 29.05.2018, https://www.youtube.com/watch?v=Qc-7SnMnX78."</w:instrText>
      </w:r>
      <w:r>
        <w:fldChar w:fldCharType="separate"/>
      </w:r>
      <w:r>
        <w:t>Peter, Leaving on a Jet Plane. In: youtube.com, 29.05.2018</w:t>
      </w:r>
      <w:r>
        <w:fldChar w:fldCharType="end"/>
      </w:r>
      <w:bookmarkEnd w:id="7"/>
      <w:r>
        <w:fldChar w:fldCharType="end"/>
      </w:r>
    </w:p>
  </w:footnote>
  <w:footnote w:id="4">
    <w:p w:rsidR="00BA08A5" w:rsidRDefault="00BA08A5">
      <w:pPr>
        <w:pStyle w:val="Funotentext"/>
      </w:pPr>
      <w:r>
        <w:rPr>
          <w:rStyle w:val="Funotenzeichen"/>
        </w:rPr>
        <w:footnoteRef/>
      </w:r>
      <w:r>
        <w:t xml:space="preserve"> </w:t>
      </w:r>
      <w:r>
        <w:fldChar w:fldCharType="begin"/>
      </w:r>
      <w:r>
        <w:instrText>ADDIN CITAVI.PLACEHOLDER 0396c37f-d84c-4b92-9d94-5b7813df0cc8 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hZGl0aW9uYWwsIFRoZSBMZWF2aW5nIG9mIExpdmVycG9vbC4gSW46IGlyaXNoc29uZ3MuY29tLCAyOS4wNS4yMDE4PC9UZXh0Pg0KICAgIDwvVGV4dFVuaXQ+DQogIDwvVGV4dFVuaXRzPg0KPC9QbGFjZWhvbGRlcj4=</w:instrText>
      </w:r>
      <w:r>
        <w:fldChar w:fldCharType="separate"/>
      </w:r>
      <w:bookmarkStart w:id="8" w:name="_CTVP0010396c37fd84c4b929d945b7813df0cc8"/>
      <w:r>
        <w:fldChar w:fldCharType="begin"/>
      </w:r>
      <w:r>
        <w:instrText>HYPERLINK "#_CTVL0016932c10d10c14b32b7dc17f33498223b" \o "Traditional, The Leaving of Liverpool. Fare Thee Well, My Own True Love, 29.05.2018, http://www.irishsongs.com/lyrics.php?Action=view&amp;Song_id=3."</w:instrText>
      </w:r>
      <w:r>
        <w:fldChar w:fldCharType="separate"/>
      </w:r>
      <w:r>
        <w:t>Traditional, The Leaving of Liverpool. In: irishsongs.com, 29.05.2018</w:t>
      </w:r>
      <w:r>
        <w:fldChar w:fldCharType="end"/>
      </w:r>
      <w:bookmarkEnd w:id="8"/>
      <w:r>
        <w:fldChar w:fldCharType="end"/>
      </w:r>
    </w:p>
  </w:footnote>
  <w:footnote w:id="5">
    <w:p w:rsidR="00BA08A5" w:rsidRDefault="00BA08A5">
      <w:pPr>
        <w:pStyle w:val="Funotentext"/>
      </w:pPr>
      <w:r>
        <w:rPr>
          <w:rStyle w:val="Funotenzeichen"/>
        </w:rPr>
        <w:footnoteRef/>
      </w:r>
      <w:r>
        <w:t xml:space="preserve"> </w:t>
      </w:r>
      <w:r>
        <w:fldChar w:fldCharType="begin"/>
      </w:r>
      <w:r>
        <w:instrText>ADDIN CITAVI.PLACEHOLDER 22257609-4fc1-45c0-bcf1-08ecd3756099 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JkLjwvVGV4dD4NCiAgICA8L1RleHRVbml0Pg0KICA8L1RleHRVbml0cz4NCjwvUGxhY2Vob2xkZXI+</w:instrText>
      </w:r>
      <w:r>
        <w:fldChar w:fldCharType="separate"/>
      </w:r>
      <w:bookmarkStart w:id="10" w:name="_CTVP001222576094fc145c0bcf108ecd3756099"/>
      <w:r>
        <w:fldChar w:fldCharType="begin"/>
      </w:r>
      <w:r>
        <w:instrText>HYPERLINK "#_CTVL0016932c10d10c14b32b7dc17f33498223b" \o "Traditional, The Leaving of Liverpool. Fare Thee Well, My Own True Love, 29.05.2018, http://www.irishsongs.com/lyrics.php?Action=view&amp;Song_id=3."</w:instrText>
      </w:r>
      <w:r>
        <w:fldChar w:fldCharType="separate"/>
      </w:r>
      <w:r>
        <w:t>Ebd.</w:t>
      </w:r>
      <w:r>
        <w:fldChar w:fldCharType="end"/>
      </w:r>
      <w:bookmarkEnd w:id="10"/>
      <w:r>
        <w:fldChar w:fldCharType="end"/>
      </w:r>
    </w:p>
  </w:footnote>
  <w:footnote w:id="6">
    <w:p w:rsidR="00BA08A5" w:rsidRDefault="00BA08A5">
      <w:pPr>
        <w:pStyle w:val="Funotentext"/>
      </w:pPr>
      <w:r>
        <w:rPr>
          <w:rStyle w:val="Funotenzeichen"/>
        </w:rPr>
        <w:footnoteRef/>
      </w:r>
      <w:r>
        <w:t xml:space="preserve"> </w:t>
      </w:r>
      <w:r>
        <w:fldChar w:fldCharType="begin"/>
      </w:r>
      <w:r>
        <w:instrText>ADDIN CITAVI.PLACEHOLDER 6201700a-60c3-4980-990f-6c5a29c8d12b 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JsaW5lcnMsIFRoZSBMZWF2aW5nIG9mIExpdmVycG9vbC4gSW46IHlvdXR1YmUuY29tLCAyOS4wNS4yMDE4PC9UZXh0Pg0KICAgIDwvVGV4dFVuaXQ+DQogIDwvVGV4dFVuaXRzPg0KPC9QbGFjZWhvbGRlcj4=</w:instrText>
      </w:r>
      <w:r>
        <w:fldChar w:fldCharType="separate"/>
      </w:r>
      <w:bookmarkStart w:id="11" w:name="_CTVP0016201700a60c34980990f6c5a29c8d12b"/>
      <w:r>
        <w:fldChar w:fldCharType="begin"/>
      </w:r>
      <w:r>
        <w:instrText>HYPERLINK "#_CTVL0016c5e4362c4af4f609f4d4a9d78644ae1" \o "Dubliners (2006), The Leaving of Liverpool, 29.05.2018, https://www.youtube.com/watch?v=skv_q16UMds."</w:instrText>
      </w:r>
      <w:r>
        <w:fldChar w:fldCharType="separate"/>
      </w:r>
      <w:r>
        <w:t>Dubliners, The Leaving of Liverpool. In: youtube.com, 29.05.2018</w:t>
      </w:r>
      <w:r>
        <w:fldChar w:fldCharType="end"/>
      </w:r>
      <w:bookmarkEnd w:id="11"/>
      <w:r>
        <w:fldChar w:fldCharType="end"/>
      </w:r>
    </w:p>
  </w:footnote>
  <w:footnote w:id="7">
    <w:p w:rsidR="00BA08A5" w:rsidRDefault="00BA08A5">
      <w:pPr>
        <w:pStyle w:val="Funotentext"/>
      </w:pPr>
      <w:r>
        <w:rPr>
          <w:rStyle w:val="Funotenzeichen"/>
        </w:rPr>
        <w:footnoteRef/>
      </w:r>
      <w:r>
        <w:t xml:space="preserve"> </w:t>
      </w:r>
      <w:r>
        <w:fldChar w:fldCharType="begin"/>
      </w:r>
      <w:r>
        <w:instrText>ADDIN CITAVI.PLACEHOLDER bf04d0ae-2e9c-47cf-94bc-4d932d93ced6 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cmF2aXMsIDE2IFRvbnMuIEluOiBzb25ndGV4dGUuY29tLCAyOS4wNS4yMDE4PC9UZXh0Pg0KICAgIDwvVGV4dFVuaXQ+DQogIDwvVGV4dFVuaXRzPg0KPC9QbGFjZWhvbGRlcj4=</w:instrText>
      </w:r>
      <w:r>
        <w:fldChar w:fldCharType="separate"/>
      </w:r>
      <w:bookmarkStart w:id="13" w:name="_CTVP001bf04d0ae2e9c47cf94bc4d932d93ced6"/>
      <w:r>
        <w:fldChar w:fldCharType="begin"/>
      </w:r>
      <w:r>
        <w:instrText>HYPERLINK "#_CTVL0015f554038421a4e7da7eb5c02c23c779a" \o "Travis, Merle (1947), 16 Tons, 29.05.2018, http://www.songtexte.com/songtext/johnny-cash/sixteen-tons-13d415c1.html."</w:instrText>
      </w:r>
      <w:r>
        <w:fldChar w:fldCharType="separate"/>
      </w:r>
      <w:r>
        <w:t>Travis, 16 Tons. In: songtexte.com, 29.05.2018</w:t>
      </w:r>
      <w:r>
        <w:fldChar w:fldCharType="end"/>
      </w:r>
      <w:bookmarkEnd w:id="13"/>
      <w:r>
        <w:fldChar w:fldCharType="end"/>
      </w:r>
    </w:p>
  </w:footnote>
  <w:footnote w:id="8">
    <w:p w:rsidR="00BA08A5" w:rsidRDefault="00BA08A5">
      <w:pPr>
        <w:pStyle w:val="Funotentext"/>
      </w:pPr>
      <w:r>
        <w:rPr>
          <w:rStyle w:val="Funotenzeichen"/>
        </w:rPr>
        <w:footnoteRef/>
      </w:r>
      <w:r>
        <w:t xml:space="preserve"> </w:t>
      </w:r>
      <w:r>
        <w:fldChar w:fldCharType="begin"/>
      </w:r>
      <w:r>
        <w:instrText>ADDIN CITAVI.PLACEHOLDER f762ea44-5778-4199-b719-46d4c9a013a1 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8L1RleHQ+DQogICAgPC9UZXh0VW5pdD4NCiAgPC9UZXh0VW5pdHM+DQo8L1BsYWNlaG9sZGVyPg==</w:instrText>
      </w:r>
      <w:r>
        <w:fldChar w:fldCharType="separate"/>
      </w:r>
      <w:bookmarkStart w:id="15" w:name="_CTVP001f762ea4457784199b71946d4c9a013a1"/>
      <w:r>
        <w:fldChar w:fldCharType="begin"/>
      </w:r>
      <w:r>
        <w:instrText>HYPERLINK "#_CTVL0015f554038421a4e7da7eb5c02c23c779a" \o "Travis, Merle (1947), 16 Tons, 29.05.2018, http://www.songtexte.com/songtext/johnny-cash/sixteen-tons-13d415c1.html."</w:instrText>
      </w:r>
      <w:r>
        <w:fldChar w:fldCharType="separate"/>
      </w:r>
      <w:r>
        <w:t>Ebd.</w:t>
      </w:r>
      <w:r>
        <w:fldChar w:fldCharType="end"/>
      </w:r>
      <w:bookmarkEnd w:id="15"/>
      <w:r>
        <w:fldChar w:fldCharType="end"/>
      </w:r>
    </w:p>
  </w:footnote>
  <w:footnote w:id="9">
    <w:p w:rsidR="00BA08A5" w:rsidRDefault="00BA08A5">
      <w:pPr>
        <w:pStyle w:val="Funotentext"/>
      </w:pPr>
      <w:r>
        <w:rPr>
          <w:rStyle w:val="Funotenzeichen"/>
        </w:rPr>
        <w:footnoteRef/>
      </w:r>
      <w:r>
        <w:t xml:space="preserve"> </w:t>
      </w:r>
      <w:r>
        <w:fldChar w:fldCharType="begin"/>
      </w:r>
      <w:r>
        <w:instrText>ADDIN CITAVI.PLACEHOLDER 58034a3d-488a-42af-a70e-88370c7bdfb3 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VubmVzc2VlIEVybmllIEZvcmQsIDE2IFRvbnMuIEluOiB5b3V0dWJlLmNvbSwgMjkuMDUuMjAxODwvVGV4dD4NCiAgICA8L1RleHRVbml0Pg0KICA8L1RleHRVbml0cz4NCjwvUGxhY2Vob2xkZXI+</w:instrText>
      </w:r>
      <w:r>
        <w:fldChar w:fldCharType="separate"/>
      </w:r>
      <w:bookmarkStart w:id="16" w:name="_CTVP00158034a3d488a42afa70e88370c7bdfb3"/>
      <w:r>
        <w:fldChar w:fldCharType="begin"/>
      </w:r>
      <w:r>
        <w:instrText>HYPERLINK "#_CTVL00199686554845f4e728ec9024675ecb3be" \o "Tennessee Ernie Ford (1955), 16 Tons, 29.05.2018, https://www.youtube.com/watch?v=Joo90ZWrUkU."</w:instrText>
      </w:r>
      <w:r>
        <w:fldChar w:fldCharType="separate"/>
      </w:r>
      <w:r>
        <w:t>Tennessee Ernie Ford, 16 Tons. In: youtube.com, 29.05.2018</w:t>
      </w:r>
      <w:r>
        <w:fldChar w:fldCharType="end"/>
      </w:r>
      <w:bookmarkEnd w:id="16"/>
      <w:r>
        <w:fldChar w:fldCharType="end"/>
      </w:r>
    </w:p>
  </w:footnote>
  <w:footnote w:id="10">
    <w:p w:rsidR="00BA08A5" w:rsidRDefault="00BA08A5">
      <w:pPr>
        <w:pStyle w:val="Funotentext"/>
      </w:pPr>
      <w:r>
        <w:rPr>
          <w:rStyle w:val="Funotenzeichen"/>
        </w:rPr>
        <w:footnoteRef/>
      </w:r>
      <w:r>
        <w:t xml:space="preserve"> </w:t>
      </w:r>
      <w:r>
        <w:fldChar w:fldCharType="begin"/>
      </w:r>
      <w:r>
        <w:instrText>ADDIN CITAVI.PLACEHOLDER 698b8844-6a63-4588-9070-eb553456ef6a 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ZGVyLCBXaWVkZXIgZWluZSBOYWNodC4gSW46IGdlbml1cy5jb20sIDI5LjA1LjIwMTg8L1RleHQ+DQogICAgPC9UZXh0VW5pdD4NCiAgPC9UZXh0VW5pdHM+DQo8L1BsYWNlaG9sZGVyPg==</w:instrText>
      </w:r>
      <w:r>
        <w:fldChar w:fldCharType="separate"/>
      </w:r>
      <w:bookmarkStart w:id="18" w:name="_CTVP001698b88446a6345889070eb553456ef6a"/>
      <w:r>
        <w:fldChar w:fldCharType="begin"/>
      </w:r>
      <w:r>
        <w:instrText>HYPERLINK "#_CTVL001177b57d3f8d64b35ab803781e75d42fa" \o "Wader, Hannes (1974), Wieder eine Nacht, 29.05.2018, https://genius.com/Hannes-wader-wieder-eine-nacht-lyrics."</w:instrText>
      </w:r>
      <w:r>
        <w:fldChar w:fldCharType="separate"/>
      </w:r>
      <w:r>
        <w:t>Wader, Wieder eine Nacht. In: genius.com, 29.05.2018</w:t>
      </w:r>
      <w:r>
        <w:fldChar w:fldCharType="end"/>
      </w:r>
      <w:bookmarkEnd w:id="18"/>
      <w:r>
        <w:fldChar w:fldCharType="end"/>
      </w:r>
    </w:p>
  </w:footnote>
  <w:footnote w:id="11">
    <w:p w:rsidR="00BA08A5" w:rsidRDefault="00BA08A5">
      <w:pPr>
        <w:pStyle w:val="Funotentext"/>
      </w:pPr>
      <w:r>
        <w:rPr>
          <w:rStyle w:val="Funotenzeichen"/>
        </w:rPr>
        <w:footnoteRef/>
      </w:r>
      <w:r>
        <w:t xml:space="preserve"> </w:t>
      </w:r>
      <w:r>
        <w:fldChar w:fldCharType="begin"/>
      </w:r>
      <w:r>
        <w:instrText>ADDIN CITAVI.PLACEHOLDER 9922f18f-f31d-4331-af8a-a25164c3ee2c 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JkLjwvVGV4dD4NCiAgICA8L1RleHRVbml0Pg0KICA8L1RleHRVbml0cz4NCjwvUGxhY2Vob2xkZXI+</w:instrText>
      </w:r>
      <w:r>
        <w:fldChar w:fldCharType="separate"/>
      </w:r>
      <w:bookmarkStart w:id="20" w:name="_CTVP0019922f18ff31d4331af8aa25164c3ee2c"/>
      <w:r>
        <w:fldChar w:fldCharType="begin"/>
      </w:r>
      <w:r>
        <w:instrText>HYPERLINK "#_CTVL001177b57d3f8d64b35ab803781e75d42fa" \o "Wader, Hannes (1974), Wieder eine Nacht, 29.05.2018, https://genius.com/Hannes-wader-wieder-eine-nacht-lyrics."</w:instrText>
      </w:r>
      <w:r>
        <w:fldChar w:fldCharType="separate"/>
      </w:r>
      <w:r>
        <w:t>Ebd.</w:t>
      </w:r>
      <w:r>
        <w:fldChar w:fldCharType="end"/>
      </w:r>
      <w:bookmarkEnd w:id="20"/>
      <w:r>
        <w:fldChar w:fldCharType="end"/>
      </w:r>
    </w:p>
  </w:footnote>
  <w:footnote w:id="12">
    <w:p w:rsidR="00BA08A5" w:rsidRDefault="00BA08A5">
      <w:pPr>
        <w:pStyle w:val="Funotentext"/>
      </w:pPr>
      <w:r>
        <w:rPr>
          <w:rStyle w:val="Funotenzeichen"/>
        </w:rPr>
        <w:footnoteRef/>
      </w:r>
      <w:r>
        <w:t xml:space="preserve"> </w:t>
      </w:r>
      <w:r>
        <w:fldChar w:fldCharType="begin"/>
      </w:r>
      <w:r>
        <w:instrText>ADDIN CITAVI.PLACEHOLDER a3bef4b7-885d-485c-8a6e-ac044046459a PFBsYWNlaG9sZGVyPg0KICA8QWRkSW5WZXJzaW9uPjUuNy4xLjA8L0FkZEluVmVyc2lvbj4NCiAgPElkPmEzYmVmNGI3LTg4NWQtNDg1Yy04YTZlLWFjMDQ0MDQ2NDU5YTwvSWQ+DQogIDxFbnRyaWVzPg0KICAgIDxFbnRyeT4NCiAgICAgIDxJZD4xNjhjNjY2Zi03NDg0LTRkN2QtOGY4Ni0wMDFiMzhjYTQ1NzQ8L0lkPg0KICAgICAgPFJlZmVyZW5jZUlkPmNkOTZlNzRhLWQzNTQtNGUxNC1iNGIxLTJiZTRiMzU2ODdiOD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FkZXIsIFdpZWRlciBlaW5lIE5hY2h0LiBJbjogeW91dHViZS5jb20sIDI5LjA1LjIwMTg8L1RleHQ+DQogICAgPC9UZXh0VW5pdD4NCiAgPC9UZXh0VW5pdHM+DQo8L1BsYWNlaG9sZGVyPg==</w:instrText>
      </w:r>
      <w:r>
        <w:fldChar w:fldCharType="separate"/>
      </w:r>
      <w:bookmarkStart w:id="21" w:name="_CTVP001a3bef4b7885d485c8a6eac044046459a"/>
      <w:r>
        <w:fldChar w:fldCharType="begin"/>
      </w:r>
      <w:r>
        <w:instrText>HYPERLINK "#_CTVL001cd96e74ad3544e14b4b12be4b35687b8" \o "Wader, Hannes (2014), Wieder eine Nacht, 29.05.2018, https://www.youtube.com/watch?v=davxF_yVFEg."</w:instrText>
      </w:r>
      <w:r>
        <w:fldChar w:fldCharType="separate"/>
      </w:r>
      <w:r>
        <w:t>Wader, Wieder eine Nacht. In: youtube.com, 29.05.2018</w:t>
      </w:r>
      <w:r>
        <w:fldChar w:fldCharType="end"/>
      </w:r>
      <w:bookmarkEnd w:id="21"/>
      <w:r>
        <w:fldChar w:fldCharType="end"/>
      </w:r>
    </w:p>
  </w:footnote>
  <w:footnote w:id="13">
    <w:p w:rsidR="00BA08A5" w:rsidRDefault="00BA08A5">
      <w:pPr>
        <w:pStyle w:val="Funotentext"/>
      </w:pPr>
      <w:r>
        <w:rPr>
          <w:rStyle w:val="Funotenzeichen"/>
        </w:rPr>
        <w:footnoteRef/>
      </w:r>
      <w:r>
        <w:t xml:space="preserve"> </w:t>
      </w:r>
      <w:r>
        <w:fldChar w:fldCharType="begin"/>
      </w:r>
      <w:r>
        <w:instrText>ADDIN CITAVI.PLACEHOLDER 340bfa68-bff8-4fb1-8874-a2e7605ed8eb 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NUZWxsLCBTdHJlZXRzIG9mIExvbmRvbi4gSW46IGdlbml1cy5jb20sIDI5LjA1LjIwMTg8L1RleHQ+DQogICAgPC9UZXh0VW5pdD4NCiAgPC9UZXh0VW5pdHM+DQo8L1BsYWNlaG9sZGVyPg==</w:instrText>
      </w:r>
      <w:r>
        <w:fldChar w:fldCharType="separate"/>
      </w:r>
      <w:bookmarkStart w:id="22" w:name="_CTVP001340bfa68bff84fb18874a2e7605ed8eb"/>
      <w:r>
        <w:fldChar w:fldCharType="begin"/>
      </w:r>
      <w:r>
        <w:instrText>HYPERLINK "#_CTVL00155328c1813624e7aa29e3bccdf73d814" \o "McTell, Ralph (1968), Streets of London, 29.05.2018, https://genius.com/Ralph-mctell-streets-of-london-lyrics."</w:instrText>
      </w:r>
      <w:r>
        <w:fldChar w:fldCharType="separate"/>
      </w:r>
      <w:r>
        <w:t>McTell, Streets of London. In: genius.com, 29.05.2018</w:t>
      </w:r>
      <w:r>
        <w:fldChar w:fldCharType="end"/>
      </w:r>
      <w:bookmarkEnd w:id="22"/>
      <w:r>
        <w:fldChar w:fldCharType="end"/>
      </w:r>
    </w:p>
  </w:footnote>
  <w:footnote w:id="14">
    <w:p w:rsidR="00BA08A5" w:rsidRDefault="00BA08A5">
      <w:pPr>
        <w:pStyle w:val="Funotentext"/>
      </w:pPr>
      <w:r>
        <w:rPr>
          <w:rStyle w:val="Funotenzeichen"/>
        </w:rPr>
        <w:footnoteRef/>
      </w:r>
      <w:r>
        <w:t xml:space="preserve"> </w:t>
      </w:r>
      <w:r>
        <w:fldChar w:fldCharType="begin"/>
      </w:r>
      <w:r>
        <w:instrText>ADDIN CITAVI.PLACEHOLDER 79cd2431-9ccb-4ec1-b781-4bbfa0aeac59 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8L1RleHQ+DQogICAgPC9UZXh0VW5pdD4NCiAgPC9UZXh0VW5pdHM+DQo8L1BsYWNlaG9sZGVyPg==</w:instrText>
      </w:r>
      <w:r>
        <w:fldChar w:fldCharType="separate"/>
      </w:r>
      <w:bookmarkStart w:id="24" w:name="_CTVP00179cd24319ccb4ec1b7814bbfa0aeac59"/>
      <w:r>
        <w:fldChar w:fldCharType="begin"/>
      </w:r>
      <w:r>
        <w:instrText>HYPERLINK "#_CTVL00155328c1813624e7aa29e3bccdf73d814" \o "McTell, Ralph (1968), Streets of London, 29.05.2018, https://genius.com/Ralph-mctell-streets-of-london-lyrics."</w:instrText>
      </w:r>
      <w:r>
        <w:fldChar w:fldCharType="separate"/>
      </w:r>
      <w:r>
        <w:t>Ebd.</w:t>
      </w:r>
      <w:r>
        <w:fldChar w:fldCharType="end"/>
      </w:r>
      <w:bookmarkEnd w:id="24"/>
      <w:r>
        <w:fldChar w:fldCharType="end"/>
      </w:r>
    </w:p>
  </w:footnote>
  <w:footnote w:id="15">
    <w:p w:rsidR="00BA08A5" w:rsidRDefault="00BA08A5">
      <w:pPr>
        <w:pStyle w:val="Funotentext"/>
      </w:pPr>
      <w:r>
        <w:rPr>
          <w:rStyle w:val="Funotenzeichen"/>
        </w:rPr>
        <w:footnoteRef/>
      </w:r>
      <w:r>
        <w:t xml:space="preserve"> </w:t>
      </w:r>
      <w:r>
        <w:fldChar w:fldCharType="begin"/>
      </w:r>
      <w:r>
        <w:instrText>ADDIN CITAVI.PLACEHOLDER 24b397e6-bdad-4131-98a1-cd8abda46ece 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nZ2VyL1JpY2hhcmRzIDwvVGV4dD4NCiAgICA8L1RleHRVbml0Pg0KICA8L1RleHRVbml0cz4NCjwvUGxhY2Vob2xkZXI+</w:instrText>
      </w:r>
      <w:r>
        <w:fldChar w:fldCharType="separate"/>
      </w:r>
      <w:bookmarkStart w:id="27" w:name="_CTVP00124b397e6bdad413198a1cd8abda46ece"/>
      <w:r>
        <w:fldChar w:fldCharType="begin"/>
      </w:r>
      <w:r>
        <w:instrText>HYPERLINK "#_CTVL00168d69546fe0d4a73a7f2476be8471ff3" \o "Jagger/Richards, Sister Morphine, in: Album Sticky Fingers 1971."</w:instrText>
      </w:r>
      <w:r>
        <w:fldChar w:fldCharType="separate"/>
      </w:r>
      <w:r>
        <w:t xml:space="preserve">Jagger/Richards </w:t>
      </w:r>
      <w:r>
        <w:fldChar w:fldCharType="end"/>
      </w:r>
      <w:bookmarkEnd w:id="27"/>
      <w:r>
        <w:fldChar w:fldCharType="end"/>
      </w:r>
    </w:p>
  </w:footnote>
  <w:footnote w:id="16">
    <w:p w:rsidR="00BA08A5" w:rsidRDefault="00BA08A5">
      <w:pPr>
        <w:pStyle w:val="Funotentext"/>
      </w:pPr>
      <w:r>
        <w:rPr>
          <w:rStyle w:val="Funotenzeichen"/>
        </w:rPr>
        <w:footnoteRef/>
      </w:r>
      <w:r>
        <w:t xml:space="preserve"> </w:t>
      </w:r>
      <w:r>
        <w:fldChar w:fldCharType="begin"/>
      </w:r>
      <w:r>
        <w:instrText>ADDIN CITAVI.PLACEHOLDER 299754ad-0739-468b-99c6-534fd252062c 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FnZ2VyL1JpY2hhcmRzL0ZhaXRoZnVsbCA8L1RleHQ+DQogICAgPC9UZXh0VW5pdD4NCiAgPC9UZXh0VW5pdHM+DQo8L1BsYWNlaG9sZGVyPg==</w:instrText>
      </w:r>
      <w:r>
        <w:fldChar w:fldCharType="separate"/>
      </w:r>
      <w:bookmarkStart w:id="28" w:name="_CTVP001299754ad0739468b99c6534fd252062c"/>
      <w:r>
        <w:fldChar w:fldCharType="begin"/>
      </w:r>
      <w:r>
        <w:instrText>HYPERLINK "#_CTVL001049a2c7170e747dfbdc7a78dd0185f10" \o "Jagger/Richards/Faithfull, Sister Morphine, https://www.youtube.com/watch?v=p8oWXbGB-7o, 30.05.2018."</w:instrText>
      </w:r>
      <w:r>
        <w:fldChar w:fldCharType="separate"/>
      </w:r>
      <w:r>
        <w:t xml:space="preserve">Jagger/Richards/Faithfull </w:t>
      </w:r>
      <w:r>
        <w:fldChar w:fldCharType="end"/>
      </w:r>
      <w:bookmarkEnd w:id="28"/>
      <w:r>
        <w:fldChar w:fldCharType="end"/>
      </w:r>
    </w:p>
  </w:footnote>
  <w:footnote w:id="17">
    <w:p w:rsidR="00BA08A5" w:rsidRDefault="00BA08A5">
      <w:pPr>
        <w:pStyle w:val="Funotentext"/>
      </w:pPr>
      <w:r>
        <w:rPr>
          <w:rStyle w:val="Funotenzeichen"/>
        </w:rPr>
        <w:footnoteRef/>
      </w:r>
      <w:r>
        <w:t xml:space="preserve"> </w:t>
      </w:r>
      <w:r>
        <w:fldChar w:fldCharType="begin"/>
      </w:r>
      <w:r>
        <w:instrText>ADDIN CITAVI.PLACEHOLDER 6b0c2ee3-e231-426c-9be9-75309462b634 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lsYW4sIFRhbGtpbicgTmV3IFlvcmsuIEluOiBnZW5pdXMuY29tLCAzMS4wNS4yMDE4PC9UZXh0Pg0KICAgIDwvVGV4dFVuaXQ+DQogIDwvVGV4dFVuaXRzPg0KPC9QbGFjZWhvbGRlcj4=</w:instrText>
      </w:r>
      <w:r>
        <w:fldChar w:fldCharType="separate"/>
      </w:r>
      <w:bookmarkStart w:id="30" w:name="_CTVP0016b0c2ee3e231426c9be975309462b634"/>
      <w:r>
        <w:fldChar w:fldCharType="begin"/>
      </w:r>
      <w:r>
        <w:instrText>HYPERLINK "#_CTVL0015b6dc783949947708d3fcfaf277da911" \o "Dylan, Bob (1961), Talkin' New York, 31.05.2018, https://genius.com/Bob-dylan-talkin-new-york-lyrics."</w:instrText>
      </w:r>
      <w:r>
        <w:fldChar w:fldCharType="separate"/>
      </w:r>
      <w:r>
        <w:t>Dylan, Talkin' New York. In: genius.com, 31.05.2018</w:t>
      </w:r>
      <w:r>
        <w:fldChar w:fldCharType="end"/>
      </w:r>
      <w:bookmarkEnd w:id="30"/>
      <w:r>
        <w:fldChar w:fldCharType="end"/>
      </w:r>
    </w:p>
  </w:footnote>
  <w:footnote w:id="18">
    <w:p w:rsidR="00BA08A5" w:rsidRDefault="00BA08A5">
      <w:pPr>
        <w:pStyle w:val="Funotentext"/>
      </w:pPr>
      <w:r>
        <w:rPr>
          <w:rStyle w:val="Funotenzeichen"/>
        </w:rPr>
        <w:footnoteRef/>
      </w:r>
      <w:r>
        <w:t xml:space="preserve"> </w:t>
      </w:r>
      <w:r>
        <w:fldChar w:fldCharType="begin"/>
      </w:r>
      <w:r>
        <w:instrText>ADDIN CITAVI.PLACEHOLDER 2322e1eb-ef1f-44bd-b26c-74c989c69532 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WJkLjwvVGV4dD4NCiAgICA8L1RleHRVbml0Pg0KICA8L1RleHRVbml0cz4NCjwvUGxhY2Vob2xkZXI+</w:instrText>
      </w:r>
      <w:r>
        <w:fldChar w:fldCharType="separate"/>
      </w:r>
      <w:bookmarkStart w:id="32" w:name="_CTVP0012322e1ebef1f44bdb26c74c989c69532"/>
      <w:r>
        <w:fldChar w:fldCharType="begin"/>
      </w:r>
      <w:r>
        <w:instrText>HYPERLINK "#_CTVL0015b6dc783949947708d3fcfaf277da911" \o "Dylan, Bob (1961), Talkin' New York, 31.05.2018, https://genius.com/Bob-dylan-talkin-new-york-lyrics."</w:instrText>
      </w:r>
      <w:r>
        <w:fldChar w:fldCharType="separate"/>
      </w:r>
      <w:r>
        <w:t>Ebd.</w:t>
      </w:r>
      <w:r>
        <w:fldChar w:fldCharType="end"/>
      </w:r>
      <w:bookmarkEnd w:id="32"/>
      <w:r>
        <w:fldChar w:fldCharType="end"/>
      </w:r>
    </w:p>
  </w:footnote>
  <w:footnote w:id="19">
    <w:p w:rsidR="00BA08A5" w:rsidRDefault="00BA08A5">
      <w:pPr>
        <w:pStyle w:val="Funotentext"/>
      </w:pPr>
      <w:r>
        <w:rPr>
          <w:rStyle w:val="Funotenzeichen"/>
        </w:rPr>
        <w:footnoteRef/>
      </w:r>
      <w:r>
        <w:t xml:space="preserve"> </w:t>
      </w:r>
      <w:r>
        <w:fldChar w:fldCharType="begin"/>
      </w:r>
      <w:r>
        <w:instrText>ADDIN CITAVI.PLACEHOLDER cf4e8075-2d45-4438-bb3b-3b6ddbdb62c3 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lsYW4sIFRhbGtpbicgTmV3IFlvcmsuIEluOiB5b3V0dWJlLmNvbSwgMzEuMDUuMjAxODwvVGV4dD4NCiAgICA8L1RleHRVbml0Pg0KICA8L1RleHRVbml0cz4NCjwvUGxhY2Vob2xkZXI+</w:instrText>
      </w:r>
      <w:r>
        <w:fldChar w:fldCharType="separate"/>
      </w:r>
      <w:bookmarkStart w:id="33" w:name="_CTVP001cf4e80752d454438bb3b3b6ddbdb62c3"/>
      <w:r>
        <w:fldChar w:fldCharType="begin"/>
      </w:r>
      <w:r>
        <w:instrText>HYPERLINK "#_CTVL00172af8ab2f0ca4ee98389b21a6bb8e57a" \o "Dylan, Bob (1962), Talkin' New York, 31.05.2018, https://www.youtube.com/watch?v=b5MzLuqepFs."</w:instrText>
      </w:r>
      <w:r>
        <w:fldChar w:fldCharType="separate"/>
      </w:r>
      <w:r>
        <w:t>Dylan, Talkin' New York. In: youtube.com, 31.05.2018</w:t>
      </w:r>
      <w:r>
        <w:fldChar w:fldCharType="end"/>
      </w:r>
      <w:bookmarkEnd w:id="33"/>
      <w:r>
        <w:fldChar w:fldCharType="end"/>
      </w:r>
    </w:p>
  </w:footnote>
  <w:footnote w:id="20">
    <w:p w:rsidR="00BA08A5" w:rsidRDefault="00BA08A5">
      <w:pPr>
        <w:pStyle w:val="Funotentext"/>
      </w:pPr>
      <w:r>
        <w:rPr>
          <w:rStyle w:val="Funotenzeichen"/>
        </w:rPr>
        <w:footnoteRef/>
      </w:r>
      <w:r>
        <w:t xml:space="preserve"> </w:t>
      </w:r>
      <w:r>
        <w:fldChar w:fldCharType="begin"/>
      </w:r>
      <w:r>
        <w:instrText>ADDIN CITAVI.PLACEHOLDER 3eac48da-dc39-4650-8ed4-145fdb972297 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yaXN0b2ZmZXJzb24sIFN1bmRheSBNb3JuaW5nIENvbWluZyBEb3duLiBJbjogZ2VuaXVzLmNvbSwgMzEuMDUuMjAxODwvVGV4dD4NCiAgICA8L1RleHRVbml0Pg0KICA8L1RleHRVbml0cz4NCjwvUGxhY2Vob2xkZXI+</w:instrText>
      </w:r>
      <w:r>
        <w:fldChar w:fldCharType="separate"/>
      </w:r>
      <w:bookmarkStart w:id="35" w:name="_CTVP0013eac48dadc3946508ed4145fdb972297"/>
      <w:r>
        <w:fldChar w:fldCharType="begin"/>
      </w:r>
      <w:r>
        <w:instrText>HYPERLINK "#_CTVL001bad063118f354f128b7b5b8758629744" \o "Kristofferson, Kris (1970), Sunday Morning Coming Down, 31.05.2018, https://genius.com/Kris-kristofferson-sunday-morning-coming-down-lyrics."</w:instrText>
      </w:r>
      <w:r>
        <w:fldChar w:fldCharType="separate"/>
      </w:r>
      <w:r>
        <w:t>Kristofferson, Sunday Morning Coming Down. In: genius.com, 31.05.2018</w:t>
      </w:r>
      <w:r>
        <w:fldChar w:fldCharType="end"/>
      </w:r>
      <w:bookmarkEnd w:id="35"/>
      <w:r>
        <w:fldChar w:fldCharType="end"/>
      </w:r>
    </w:p>
  </w:footnote>
  <w:footnote w:id="21">
    <w:p w:rsidR="00BA08A5" w:rsidRDefault="00BA08A5">
      <w:pPr>
        <w:pStyle w:val="Funotentext"/>
      </w:pPr>
      <w:r>
        <w:rPr>
          <w:rStyle w:val="Funotenzeichen"/>
        </w:rPr>
        <w:footnoteRef/>
      </w:r>
      <w:r>
        <w:t xml:space="preserve"> </w:t>
      </w:r>
      <w:r>
        <w:fldChar w:fldCharType="begin"/>
      </w:r>
      <w:r>
        <w:instrText>ADDIN CITAVI.PLACEHOLDER 9d8cebfe-19c5-4fe8-a931-48671ba7cad2 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8L1RleHQ+DQogICAgPC9UZXh0VW5pdD4NCiAgPC9UZXh0VW5pdHM+DQo8L1BsYWNlaG9sZGVyPg==</w:instrText>
      </w:r>
      <w:r>
        <w:fldChar w:fldCharType="separate"/>
      </w:r>
      <w:bookmarkStart w:id="37" w:name="_CTVP0019d8cebfe19c54fe8a93148671ba7cad2"/>
      <w:r>
        <w:fldChar w:fldCharType="begin"/>
      </w:r>
      <w:r>
        <w:instrText>HYPERLINK "#_CTVL001bad063118f354f128b7b5b8758629744" \o "Kristofferson, Kris (1970), Sunday Morning Coming Down, 31.05.2018, https://genius.com/Kris-kristofferson-sunday-morning-coming-down-lyrics."</w:instrText>
      </w:r>
      <w:r>
        <w:fldChar w:fldCharType="separate"/>
      </w:r>
      <w:r>
        <w:t>Ebd.</w:t>
      </w:r>
      <w:r>
        <w:fldChar w:fldCharType="end"/>
      </w:r>
      <w:bookmarkEnd w:id="37"/>
      <w:r>
        <w:fldChar w:fldCharType="end"/>
      </w:r>
    </w:p>
  </w:footnote>
  <w:footnote w:id="22">
    <w:p w:rsidR="00BA08A5" w:rsidRDefault="00BA08A5">
      <w:pPr>
        <w:pStyle w:val="Funotentext"/>
      </w:pPr>
      <w:r>
        <w:rPr>
          <w:rStyle w:val="Funotenzeichen"/>
        </w:rPr>
        <w:footnoteRef/>
      </w:r>
      <w:r>
        <w:t xml:space="preserve"> </w:t>
      </w:r>
      <w:r>
        <w:fldChar w:fldCharType="begin"/>
      </w:r>
      <w:r>
        <w:instrText>ADDIN CITAVI.PLACEHOLDER 68813492-9c23-4b7c-9bff-fbc98b57d40b 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8L1RleHQ+DQogICAgPC9UZXh0VW5pdD4NCiAgPC9UZXh0VW5pdHM+DQo8L1BsYWNlaG9sZGVyPg==</w:instrText>
      </w:r>
      <w:r>
        <w:fldChar w:fldCharType="separate"/>
      </w:r>
      <w:bookmarkStart w:id="39" w:name="_CTVP001688134929c234b7c9bfffbc98b57d40b"/>
      <w:r>
        <w:fldChar w:fldCharType="begin"/>
      </w:r>
      <w:r>
        <w:instrText>HYPERLINK "#_CTVL001bad063118f354f128b7b5b8758629744" \o "Kristofferson, Kris (1970), Sunday Morning Coming Down, 31.05.2018, https://genius.com/Kris-kristofferson-sunday-morning-coming-down-lyrics."</w:instrText>
      </w:r>
      <w:r>
        <w:fldChar w:fldCharType="separate"/>
      </w:r>
      <w:r>
        <w:t>Ebd.</w:t>
      </w:r>
      <w:r>
        <w:fldChar w:fldCharType="end"/>
      </w:r>
      <w:bookmarkEnd w:id="39"/>
      <w:r>
        <w:fldChar w:fldCharType="end"/>
      </w:r>
    </w:p>
  </w:footnote>
  <w:footnote w:id="23">
    <w:p w:rsidR="00BA08A5" w:rsidRDefault="00BA08A5">
      <w:pPr>
        <w:pStyle w:val="Funotentext"/>
      </w:pPr>
      <w:r>
        <w:rPr>
          <w:rStyle w:val="Funotenzeichen"/>
        </w:rPr>
        <w:footnoteRef/>
      </w:r>
      <w:r>
        <w:t xml:space="preserve"> </w:t>
      </w:r>
      <w:r>
        <w:fldChar w:fldCharType="begin"/>
      </w:r>
      <w:r>
        <w:instrText>ADDIN CITAVI.PLACEHOLDER 825ebf56-349f-4b7e-bf2a-5b254b994914 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pc3RvZmZlcnNvbiwgU3VuZGF5IE1vcm5pbmcgY29taW5nIGRvd24uIEluOiB5b3V0dWJlLmNvbSwgMzEuMDUuMjAxODwvVGV4dD4NCiAgICA8L1RleHRVbml0Pg0KICA8L1RleHRVbml0cz4NCjwvUGxhY2Vob2xkZXI+</w:instrText>
      </w:r>
      <w:r>
        <w:fldChar w:fldCharType="separate"/>
      </w:r>
      <w:bookmarkStart w:id="41" w:name="_CTVP001825ebf56349f4b7ebf2a5b254b994914"/>
      <w:r>
        <w:fldChar w:fldCharType="begin"/>
      </w:r>
      <w:r>
        <w:instrText>HYPERLINK "#_CTVL0016726e9b9defb4d5483d32201eaac8a5a" \o "Kristofferson, Kris, Sunday Morning coming down. Johnny Cash live, 31.05.2018, https://www.youtube.com/watch?v=Cn3kf2WkCX4."</w:instrText>
      </w:r>
      <w:r>
        <w:fldChar w:fldCharType="separate"/>
      </w:r>
      <w:r>
        <w:t>Kristofferson, Sunday Morning coming down. In: youtube.com, 31.05.2018</w:t>
      </w:r>
      <w:r>
        <w:fldChar w:fldCharType="end"/>
      </w:r>
      <w:bookmarkEnd w:id="41"/>
      <w:r>
        <w:fldChar w:fldCharType="end"/>
      </w:r>
    </w:p>
  </w:footnote>
  <w:footnote w:id="24">
    <w:p w:rsidR="00BA08A5" w:rsidRDefault="00BA08A5">
      <w:pPr>
        <w:pStyle w:val="Funotentext"/>
      </w:pPr>
      <w:r>
        <w:rPr>
          <w:rStyle w:val="Funotenzeichen"/>
        </w:rPr>
        <w:footnoteRef/>
      </w:r>
      <w:r>
        <w:t xml:space="preserve"> </w:t>
      </w:r>
      <w:r>
        <w:fldChar w:fldCharType="begin"/>
      </w:r>
      <w:r>
        <w:instrText>ADDIN CITAVI.PLACEHOLDER 6ac9531d-ac8d-46cc-953b-8d960e5243ad 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NoLCBPIEhhdXB0IHZvbGwgQmx1dCB1bmQgV3VuZGVuLiBJbjogeW91dHViZS5jb20sIDAzLjA2LjIwMTg8L1RleHQ+DQogICAgPC9UZXh0VW5pdD4NCiAgPC9UZXh0VW5pdHM+DQo8L1BsYWNlaG9sZGVyPg==</w:instrText>
      </w:r>
      <w:r>
        <w:fldChar w:fldCharType="separate"/>
      </w:r>
      <w:bookmarkStart w:id="43" w:name="_CTVP0016ac9531dac8d46cc953b8d960e5243ad"/>
      <w:r>
        <w:fldChar w:fldCharType="begin"/>
      </w:r>
      <w:r>
        <w:instrText>HYPERLINK "#_CTVL001d48a0aee2ff745f7af8dfe29f7d80663" \o "Bach, Johann Sebastian, O Haupt voll Blut und Wunden. Choral, 03.06.2018, https://www.youtube.com/watch?v=RTLRp2zU3x0."</w:instrText>
      </w:r>
      <w:r>
        <w:fldChar w:fldCharType="separate"/>
      </w:r>
      <w:r>
        <w:t>Bach, O Haupt voll Blut und Wunden. In: youtube.com, 03.06.2018</w:t>
      </w:r>
      <w:r>
        <w:fldChar w:fldCharType="end"/>
      </w:r>
      <w:bookmarkEnd w:id="43"/>
      <w:r>
        <w:fldChar w:fldCharType="end"/>
      </w:r>
    </w:p>
  </w:footnote>
  <w:footnote w:id="25">
    <w:p w:rsidR="00BA08A5" w:rsidRDefault="00BA08A5">
      <w:pPr>
        <w:pStyle w:val="Funotentext"/>
      </w:pPr>
      <w:r>
        <w:rPr>
          <w:rStyle w:val="Funotenzeichen"/>
        </w:rPr>
        <w:footnoteRef/>
      </w:r>
      <w:r>
        <w:t xml:space="preserve"> </w:t>
      </w:r>
      <w:r>
        <w:fldChar w:fldCharType="begin"/>
      </w:r>
      <w:r>
        <w:instrText>ADDIN CITAVI.PLACEHOLDER 98bdc3d0-8034-4394-985b-74318004f41e PFBsYWNlaG9sZGVyPg0KICA8QWRkSW5WZXJzaW9uPjUuNy4xLjA8L0FkZEluVmVyc2lvbj4NCiAgPElkPjk4YmRjM2QwLTgwMzQtNDM5NC05ODViLTc0MzE4MDA0ZjQxZTwvSWQ+DQogIDxFbnRyaWVzPg0KICAgIDxFbnRyeT4NCiAgICAgIDxJZD5hOWI0YjY2MS0wNzQ3LTQ0YWQtOTYzOS04YTNhNjY3NTE3YTY8L0lkPg0KICAgICAgPFJlZmVyZW5jZUlkPjdjODM3YjZhLThhNDktNGQ0Ny1hNjMwLWM4YzVkN2Q5MzE2OT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WwgU2ltb24sIEFtZXJpY2FuIFR1bmUuIEluOiBwYXVsc2ltb24uY29tPC9UZXh0Pg0KICAgIDwvVGV4dFVuaXQ+DQogIDwvVGV4dFVuaXRzPg0KPC9QbGFjZWhvbGRlcj4=</w:instrText>
      </w:r>
      <w:r>
        <w:fldChar w:fldCharType="separate"/>
      </w:r>
      <w:bookmarkStart w:id="44" w:name="_CTVP00198bdc3d080344394985b74318004f41e"/>
      <w:r>
        <w:fldChar w:fldCharType="begin"/>
      </w:r>
      <w:r>
        <w:instrText>HYPERLINK "#_CTVL0017c837b6a8a494d47a630c8c5d7d93169" \o "Paul Simon, American Tune, https://www.paulsimon.com/track/american-tune-6/."</w:instrText>
      </w:r>
      <w:r>
        <w:fldChar w:fldCharType="separate"/>
      </w:r>
      <w:r>
        <w:t>Paul Simon, American Tune. In: paulsimon.com</w:t>
      </w:r>
      <w:r>
        <w:fldChar w:fldCharType="end"/>
      </w:r>
      <w:bookmarkEnd w:id="44"/>
      <w:r>
        <w:fldChar w:fldCharType="end"/>
      </w:r>
    </w:p>
  </w:footnote>
  <w:footnote w:id="26">
    <w:p w:rsidR="00BA08A5" w:rsidRDefault="00BA08A5">
      <w:pPr>
        <w:pStyle w:val="Funotentext"/>
      </w:pPr>
      <w:r>
        <w:rPr>
          <w:rStyle w:val="Funotenzeichen"/>
        </w:rPr>
        <w:footnoteRef/>
      </w:r>
      <w:r>
        <w:t xml:space="preserve"> </w:t>
      </w:r>
      <w:r>
        <w:fldChar w:fldCharType="begin"/>
      </w:r>
      <w:r>
        <w:instrText>ADDIN CITAVI.PLACEHOLDER 1499b9dc-513f-4127-a149-767bc5639034 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PC9UZXh0Pg0KICAgIDwvVGV4dFVuaXQ+DQogIDwvVGV4dFVuaXRzPg0KPC9QbGFjZWhvbGRlcj4=</w:instrText>
      </w:r>
      <w:r>
        <w:fldChar w:fldCharType="separate"/>
      </w:r>
      <w:bookmarkStart w:id="46" w:name="_CTVP0011499b9dc513f4127a149767bc5639034"/>
      <w:r>
        <w:fldChar w:fldCharType="begin"/>
      </w:r>
      <w:r>
        <w:instrText>HYPERLINK "#_CTVL0017c837b6a8a494d47a630c8c5d7d93169" \o "Paul Simon, American Tune, https://www.paulsimon.com/track/american-tune-6/."</w:instrText>
      </w:r>
      <w:r>
        <w:fldChar w:fldCharType="separate"/>
      </w:r>
      <w:r>
        <w:t>Ebd.</w:t>
      </w:r>
      <w:r>
        <w:fldChar w:fldCharType="end"/>
      </w:r>
      <w:bookmarkEnd w:id="46"/>
      <w:r>
        <w:fldChar w:fldCharType="end"/>
      </w:r>
    </w:p>
  </w:footnote>
  <w:footnote w:id="27">
    <w:p w:rsidR="00BA08A5" w:rsidRDefault="00BA08A5">
      <w:pPr>
        <w:pStyle w:val="Funotentext"/>
      </w:pPr>
      <w:r>
        <w:rPr>
          <w:rStyle w:val="Funotenzeichen"/>
        </w:rPr>
        <w:footnoteRef/>
      </w:r>
      <w:r>
        <w:t xml:space="preserve"> </w:t>
      </w:r>
      <w:r>
        <w:fldChar w:fldCharType="begin"/>
      </w:r>
      <w:r>
        <w:instrText>ADDIN CITAVI.PLACEHOLDER 618fe1b9-bf13-49a9-b898-32e669a2bd43 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m55IENhc2gsIEZvbHNvbSBQcmlzb24gQmx1ZXMuIEluOiBnZW5pdXMuY29tLCAwNi4wNi4yMDE4PC9UZXh0Pg0KICAgIDwvVGV4dFVuaXQ+DQogIDwvVGV4dFVuaXRzPg0KPC9QbGFjZWhvbGRlcj4=</w:instrText>
      </w:r>
      <w:r>
        <w:fldChar w:fldCharType="separate"/>
      </w:r>
      <w:bookmarkStart w:id="48" w:name="_CTVP001618fe1b9bf1349a9b89832e669a2bd43"/>
      <w:r>
        <w:fldChar w:fldCharType="begin"/>
      </w:r>
      <w:r>
        <w:instrText>HYPERLINK "#_CTVL001b9163d9064fd4e17a8ba313b3878660d" \o "Johnny Cash (1955), Folsom Prison Blues, 06.06.2018, https://genius.com/Johnny-cash-folsom-prison-blues-lyrics."</w:instrText>
      </w:r>
      <w:r>
        <w:fldChar w:fldCharType="separate"/>
      </w:r>
      <w:r>
        <w:t>Johnny Cash, Folsom Prison Blues. In: genius.com, 06.06.2018</w:t>
      </w:r>
      <w:r>
        <w:fldChar w:fldCharType="end"/>
      </w:r>
      <w:bookmarkEnd w:id="48"/>
      <w:r>
        <w:fldChar w:fldCharType="end"/>
      </w:r>
    </w:p>
  </w:footnote>
  <w:footnote w:id="28">
    <w:p w:rsidR="00BA08A5" w:rsidRDefault="00BA08A5">
      <w:pPr>
        <w:pStyle w:val="Funotentext"/>
      </w:pPr>
      <w:r>
        <w:rPr>
          <w:rStyle w:val="Funotenzeichen"/>
        </w:rPr>
        <w:footnoteRef/>
      </w:r>
      <w:r>
        <w:t xml:space="preserve"> </w:t>
      </w:r>
      <w:r>
        <w:fldChar w:fldCharType="begin"/>
      </w:r>
      <w:r>
        <w:instrText>ADDIN CITAVI.PLACEHOLDER b20052c9-6774-4221-9efb-017e9357be4a 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PC9UZXh0Pg0KICAgIDwvVGV4dFVuaXQ+DQogIDwvVGV4dFVuaXRzPg0KPC9QbGFjZWhvbGRlcj4=</w:instrText>
      </w:r>
      <w:r>
        <w:fldChar w:fldCharType="separate"/>
      </w:r>
      <w:bookmarkStart w:id="50" w:name="_CTVP001b20052c9677442219efb017e9357be4a"/>
      <w:r>
        <w:fldChar w:fldCharType="begin"/>
      </w:r>
      <w:r>
        <w:instrText>HYPERLINK "#_CTVL001b9163d9064fd4e17a8ba313b3878660d" \o "Johnny Cash (1955), Folsom Prison Blues, 06.06.2018, https://genius.com/Johnny-cash-folsom-prison-blues-lyrics."</w:instrText>
      </w:r>
      <w:r>
        <w:fldChar w:fldCharType="separate"/>
      </w:r>
      <w:r>
        <w:t>Ebd.</w:t>
      </w:r>
      <w:r>
        <w:fldChar w:fldCharType="end"/>
      </w:r>
      <w:bookmarkEnd w:id="50"/>
      <w:r>
        <w:fldChar w:fldCharType="end"/>
      </w:r>
    </w:p>
  </w:footnote>
  <w:footnote w:id="29">
    <w:p w:rsidR="00BA08A5" w:rsidRDefault="00BA08A5">
      <w:pPr>
        <w:pStyle w:val="Funotentext"/>
      </w:pPr>
      <w:r>
        <w:rPr>
          <w:rStyle w:val="Funotenzeichen"/>
        </w:rPr>
        <w:footnoteRef/>
      </w:r>
      <w:r>
        <w:t xml:space="preserve"> </w:t>
      </w:r>
      <w:r>
        <w:fldChar w:fldCharType="begin"/>
      </w:r>
      <w:r>
        <w:instrText>ADDIN CITAVI.PLACEHOLDER b76b38dc-628e-4642-9f2b-3726c949caf2 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VubmVzc2VlIEVybmllIEZvcmQsIDE2IFRvbnMuIEluOiB5b3V0dWJlLmNvbSwgMjkuMDUuMjAxODwvVGV4dD4NCiAgICA8L1RleHRVbml0Pg0KICA8L1RleHRVbml0cz4NCjwvUGxhY2Vob2xkZXI+</w:instrText>
      </w:r>
      <w:r>
        <w:fldChar w:fldCharType="separate"/>
      </w:r>
      <w:bookmarkStart w:id="53" w:name="_CTVP001b76b38dc628e46429f2b3726c949caf2"/>
      <w:r>
        <w:fldChar w:fldCharType="begin"/>
      </w:r>
      <w:r>
        <w:instrText>HYPERLINK "#_CTVL00199686554845f4e728ec9024675ecb3be" \o "Tennessee Ernie Ford (1955), 16 Tons, 29.05.2018, https://www.youtube.com/watch?v=Joo90ZWrUkU."</w:instrText>
      </w:r>
      <w:r>
        <w:fldChar w:fldCharType="separate"/>
      </w:r>
      <w:r>
        <w:t>Tennessee Ernie Ford, 16 Tons. In: youtube.com, 29.05.2018</w:t>
      </w:r>
      <w:r>
        <w:fldChar w:fldCharType="end"/>
      </w:r>
      <w:bookmarkEnd w:id="53"/>
      <w:r>
        <w:fldChar w:fldCharType="end"/>
      </w:r>
    </w:p>
  </w:footnote>
  <w:footnote w:id="30">
    <w:p w:rsidR="00BA08A5" w:rsidRDefault="00BA08A5">
      <w:pPr>
        <w:pStyle w:val="Funotentext"/>
      </w:pPr>
      <w:r>
        <w:rPr>
          <w:rStyle w:val="Funotenzeichen"/>
        </w:rPr>
        <w:footnoteRef/>
      </w:r>
      <w:r>
        <w:t xml:space="preserve"> </w:t>
      </w:r>
      <w:r>
        <w:fldChar w:fldCharType="begin"/>
      </w:r>
      <w:r>
        <w:instrText>ADDIN CITAVI.PLACEHOLDER 62134cfa-9f35-4421-b644-d7c8537053be PFBsYWNlaG9sZGVyPg0KICA8QWRkSW5WZXJzaW9uPjUuNy4xLjA8L0FkZEluVmVyc2lvbj4NCiAgPElkPjYyMTM0Y2ZhLTlmMzUtNDQyMS1iNjQ0LWQ3Yzg1MzcwNTNiZTwvSWQ+DQogIDxFbnRyaWVzPg0KICAgIDxFbnRyeT4NCiAgICAgIDxJZD5hNTNmYzc0Zi1kNmMwLTRlMjEtODE4Mi01YzVhMzZhMWIwZTY8L0lkPg0KICAgICAgPFJlZmVyZW5jZUlkPjA5MzZiZmFjLTdkZDYtNGUzMC1iYjBiLTA0NTNiYjliZTdkNz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Xpub3IsIEh1cnQuIEluOiBzb25ndGV4dGUuY29tPC9UZXh0Pg0KICAgIDwvVGV4dFVuaXQ+DQogIDwvVGV4dFVuaXRzPg0KPC9QbGFjZWhvbGRlcj4=</w:instrText>
      </w:r>
      <w:r>
        <w:fldChar w:fldCharType="separate"/>
      </w:r>
      <w:bookmarkStart w:id="55" w:name="_CTVP00162134cfa9f354421b644d7c8537053be"/>
      <w:r>
        <w:fldChar w:fldCharType="begin"/>
      </w:r>
      <w:r>
        <w:instrText>HYPERLINK "#_CTVL0010936bfac7dd64e30bb0b0453bb9be7d7" \o "Reznor, Trent (2002), Hurt, http://www.songtexte.com/songtext/nine-inch-nails/hurt-4bd227c2.html."</w:instrText>
      </w:r>
      <w:r>
        <w:fldChar w:fldCharType="separate"/>
      </w:r>
      <w:r>
        <w:t>Reznor, Hurt. In: songtexte.com</w:t>
      </w:r>
      <w:r>
        <w:fldChar w:fldCharType="end"/>
      </w:r>
      <w:bookmarkEnd w:id="55"/>
      <w:r>
        <w:fldChar w:fldCharType="end"/>
      </w:r>
    </w:p>
  </w:footnote>
  <w:footnote w:id="31">
    <w:p w:rsidR="00BA08A5" w:rsidRDefault="00BA08A5">
      <w:pPr>
        <w:pStyle w:val="Funotentext"/>
      </w:pPr>
      <w:r>
        <w:rPr>
          <w:rStyle w:val="Funotenzeichen"/>
        </w:rPr>
        <w:footnoteRef/>
      </w:r>
      <w:r>
        <w:t xml:space="preserve"> </w:t>
      </w:r>
      <w:r>
        <w:fldChar w:fldCharType="begin"/>
      </w:r>
      <w:r>
        <w:instrText>ADDIN CITAVI.PLACEHOLDER 0e921427-5e37-46b4-8235-d4dd0abd7cba 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PC9UZXh0Pg0KICAgIDwvVGV4dFVuaXQ+DQogIDwvVGV4dFVuaXRzPg0KPC9QbGFjZWhvbGRlcj4=</w:instrText>
      </w:r>
      <w:r>
        <w:fldChar w:fldCharType="separate"/>
      </w:r>
      <w:bookmarkStart w:id="57" w:name="_CTVP0010e9214275e3746b48235d4dd0abd7cba"/>
      <w:r>
        <w:fldChar w:fldCharType="begin"/>
      </w:r>
      <w:r>
        <w:instrText>HYPERLINK "#_CTVL0010936bfac7dd64e30bb0b0453bb9be7d7" \o "Reznor, Trent (1994), Hurt, http://www.songtexte.com/songtext/nine-inch-nails/hurt-4bd227c2.html."</w:instrText>
      </w:r>
      <w:r>
        <w:fldChar w:fldCharType="separate"/>
      </w:r>
      <w:r>
        <w:t>Ebd.</w:t>
      </w:r>
      <w:r>
        <w:fldChar w:fldCharType="end"/>
      </w:r>
      <w:bookmarkEnd w:id="57"/>
      <w:r>
        <w:fldChar w:fldCharType="end"/>
      </w:r>
    </w:p>
  </w:footnote>
  <w:footnote w:id="32">
    <w:p w:rsidR="00BA08A5" w:rsidRDefault="00BA08A5">
      <w:pPr>
        <w:pStyle w:val="Funotentext"/>
      </w:pPr>
      <w:r>
        <w:rPr>
          <w:rStyle w:val="Funotenzeichen"/>
        </w:rPr>
        <w:footnoteRef/>
      </w:r>
      <w:r>
        <w:t xml:space="preserve"> </w:t>
      </w:r>
      <w:r>
        <w:fldChar w:fldCharType="begin"/>
      </w:r>
      <w:r>
        <w:instrText>ADDIN CITAVI.PLACEHOLDER a0e79211-00b8-4d71-bfc2-0fdd5ec54b97 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PC9UZXh0Pg0KICAgIDwvVGV4dFVuaXQ+DQogIDwvVGV4dFVuaXRzPg0KPC9QbGFjZWhvbGRlcj4=</w:instrText>
      </w:r>
      <w:r>
        <w:fldChar w:fldCharType="separate"/>
      </w:r>
      <w:bookmarkStart w:id="59" w:name="_CTVP001a0e7921100b84d71bfc20fdd5ec54b97"/>
      <w:r>
        <w:fldChar w:fldCharType="begin"/>
      </w:r>
      <w:r>
        <w:instrText>HYPERLINK "#_CTVL0010936bfac7dd64e30bb0b0453bb9be7d7" \o "Reznor, Trent (1994), Hurt, http://www.songtexte.com/songtext/nine-inch-nails/hurt-4bd227c2.html."</w:instrText>
      </w:r>
      <w:r>
        <w:fldChar w:fldCharType="separate"/>
      </w:r>
      <w:r>
        <w:t>Ebd.</w:t>
      </w:r>
      <w:r>
        <w:fldChar w:fldCharType="end"/>
      </w:r>
      <w:bookmarkEnd w:id="59"/>
      <w:r>
        <w:fldChar w:fldCharType="end"/>
      </w:r>
    </w:p>
  </w:footnote>
  <w:footnote w:id="33">
    <w:p w:rsidR="00BA08A5" w:rsidRDefault="00BA08A5">
      <w:pPr>
        <w:pStyle w:val="Funotentext"/>
      </w:pPr>
      <w:r>
        <w:rPr>
          <w:rStyle w:val="Funotenzeichen"/>
        </w:rPr>
        <w:footnoteRef/>
      </w:r>
      <w:r>
        <w:t xml:space="preserve"> </w:t>
      </w:r>
      <w:r>
        <w:fldChar w:fldCharType="begin"/>
      </w:r>
      <w:r>
        <w:instrText>ADDIN CITAVI.PLACEHOLDER 77d8fa87-8aaa-49e3-a0de-b1bc2b5c3570 PFBsYWNlaG9sZGVyPg0KICA8QWRkSW5WZXJzaW9uPjUuNy4xLjA8L0FkZEluVmVyc2lvbj4NCiAgPElkPjc3ZDhmYTg3LThhYWEtNDllMy1hMGRlLWIxYmMyYjVjMzU3MDwvSWQ+DQogIDxFbnRyaWVzPg0KICAgIDxFbnRyeT4NCiAgICAgIDxJZD5iZWE2NjM3Ni02OGRjLTRjYzMtYTFhNi0zNGU3MTU4OGNlYzU8L0lkPg0KICAgICAgPFJlZmVyZW5jZUlkPjQ4MDQ2OTc4LTYyM2EtNDQyYi1iODg4LTRhNjNhMTdhYjJkZ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ZXpub3IsIEh1cnQuIEluOiB5b3V0dWJlLmNvbSwgMDQuMDYuMjAxODwvVGV4dD4NCiAgICA8L1RleHRVbml0Pg0KICA8L1RleHRVbml0cz4NCjwvUGxhY2Vob2xkZXI+</w:instrText>
      </w:r>
      <w:r>
        <w:fldChar w:fldCharType="separate"/>
      </w:r>
      <w:bookmarkStart w:id="60" w:name="_CTVP00177d8fa878aaa49e3a0deb1bc2b5c3570"/>
      <w:r>
        <w:fldChar w:fldCharType="begin"/>
      </w:r>
      <w:r>
        <w:instrText>HYPERLINK "#_CTVL00148046978623a442bb8884a63a17ab2df" \o "Reznor, Trent (2002), Hurt, 04.06.2018, https://www.youtube.com/watch?v=vt1Pwfnh5pc."</w:instrText>
      </w:r>
      <w:r>
        <w:fldChar w:fldCharType="separate"/>
      </w:r>
      <w:r>
        <w:t>Reznor, Hurt. In: youtube.com, 04.06.2018</w:t>
      </w:r>
      <w:r>
        <w:fldChar w:fldCharType="end"/>
      </w:r>
      <w:bookmarkEnd w:id="60"/>
      <w:r>
        <w:fldChar w:fldCharType="end"/>
      </w:r>
    </w:p>
  </w:footnote>
  <w:footnote w:id="34">
    <w:p w:rsidR="00BA08A5" w:rsidRDefault="00BA08A5">
      <w:pPr>
        <w:pStyle w:val="Funotentext"/>
      </w:pPr>
      <w:r>
        <w:rPr>
          <w:rStyle w:val="Funotenzeichen"/>
        </w:rPr>
        <w:footnoteRef/>
      </w:r>
      <w:r>
        <w:t xml:space="preserve"> </w:t>
      </w:r>
      <w:r>
        <w:fldChar w:fldCharType="begin"/>
      </w:r>
      <w:r>
        <w:instrText>ADDIN CITAVI.PLACEHOLDER e53df94d-d2f6-42c7-80db-15ec8dc4f0c5 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XNzZXIgdS5hLiAoMTkzMyk8L1RleHQ+DQogICAgPC9UZXh0VW5pdD4NCiAgPC9UZXh0VW5pdHM+DQo8L1BsYWNlaG9sZGVyPg==</w:instrText>
      </w:r>
      <w:r>
        <w:fldChar w:fldCharType="separate"/>
      </w:r>
      <w:bookmarkStart w:id="62" w:name="_CTVP001e53df94dd2f642c780db15ec8dc4f0c5"/>
      <w:r>
        <w:fldChar w:fldCharType="begin"/>
      </w:r>
      <w:r>
        <w:instrText>HYPERLINK "#_CTVL001d72f0c4ea0f742438124f08886d8a241" \o "Esser, Johann/Langhoff Wolfgang/Goguel Rudi (1933), Die Moorsoldaten. Lied vom Börgermoor, https://genius.com/Hannes-wader-die-moorsoldaten-lyrics, 06…"</w:instrText>
      </w:r>
      <w:r>
        <w:fldChar w:fldCharType="separate"/>
      </w:r>
      <w:r>
        <w:t>Esser u.a. (1933)</w:t>
      </w:r>
      <w:r>
        <w:fldChar w:fldCharType="end"/>
      </w:r>
      <w:bookmarkEnd w:id="62"/>
      <w:r>
        <w:fldChar w:fldCharType="end"/>
      </w:r>
    </w:p>
  </w:footnote>
  <w:footnote w:id="35">
    <w:p w:rsidR="00BA08A5" w:rsidRDefault="00BA08A5">
      <w:pPr>
        <w:pStyle w:val="Funotentext"/>
      </w:pPr>
      <w:r>
        <w:rPr>
          <w:rStyle w:val="Funotenzeichen"/>
        </w:rPr>
        <w:footnoteRef/>
      </w:r>
      <w:r>
        <w:t xml:space="preserve"> </w:t>
      </w:r>
      <w:r>
        <w:fldChar w:fldCharType="begin"/>
      </w:r>
      <w:r>
        <w:instrText>ADDIN CITAVI.PLACEHOLDER ec4a8519-84c5-44db-b8fa-13a6484d251e 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gPC9UZXh0Pg0KICAgIDwvVGV4dFVuaXQ+DQogIDwvVGV4dFVuaXRzPg0KPC9QbGFjZWhvbGRlcj4=</w:instrText>
      </w:r>
      <w:r>
        <w:fldChar w:fldCharType="separate"/>
      </w:r>
      <w:bookmarkStart w:id="64" w:name="_CTVP001ec4a851984c544dbb8fa13a6484d251e"/>
      <w:r>
        <w:fldChar w:fldCharType="begin"/>
      </w:r>
      <w:r>
        <w:instrText>HYPERLINK "#_CTVL001d72f0c4ea0f742438124f08886d8a241" \o "Esser, Johann/Langhoff Wolfgang/Goguel Rudi (1933), Die Moorsoldaten. Lied vom Börgermoor, https://genius.com/Hannes-wader-die-moorsoldaten-lyrics, 06…"</w:instrText>
      </w:r>
      <w:r>
        <w:fldChar w:fldCharType="separate"/>
      </w:r>
      <w:r>
        <w:t xml:space="preserve">Ebd. </w:t>
      </w:r>
      <w:r>
        <w:fldChar w:fldCharType="end"/>
      </w:r>
      <w:bookmarkEnd w:id="64"/>
      <w:r>
        <w:fldChar w:fldCharType="end"/>
      </w:r>
    </w:p>
  </w:footnote>
  <w:footnote w:id="36">
    <w:p w:rsidR="00BA08A5" w:rsidRDefault="00BA08A5">
      <w:pPr>
        <w:pStyle w:val="Funotentext"/>
      </w:pPr>
      <w:r>
        <w:rPr>
          <w:rStyle w:val="Funotenzeichen"/>
        </w:rPr>
        <w:footnoteRef/>
      </w:r>
      <w:r>
        <w:t xml:space="preserve"> </w:t>
      </w:r>
      <w:r>
        <w:fldChar w:fldCharType="begin"/>
      </w:r>
      <w:r>
        <w:instrText>ADDIN CITAVI.PLACEHOLDER b0419da8-ae84-43ee-a7f1-f0fd0f8be833 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gPC9UZXh0Pg0KICAgIDwvVGV4dFVuaXQ+DQogIDwvVGV4dFVuaXRzPg0KPC9QbGFjZWhvbGRlcj4=</w:instrText>
      </w:r>
      <w:r>
        <w:fldChar w:fldCharType="separate"/>
      </w:r>
      <w:bookmarkStart w:id="66" w:name="_CTVP001b0419da8ae8443eea7f1f0fd0f8be833"/>
      <w:r>
        <w:fldChar w:fldCharType="begin"/>
      </w:r>
      <w:r>
        <w:instrText>HYPERLINK "#_CTVL001d72f0c4ea0f742438124f08886d8a241" \o "Esser, Johann/Langhoff Wolfgang/Goguel Rudi (1933), Die Moorsoldaten. Lied vom Börgermoor, https://genius.com/Hannes-wader-die-moorsoldaten-lyrics, 06…"</w:instrText>
      </w:r>
      <w:r>
        <w:fldChar w:fldCharType="separate"/>
      </w:r>
      <w:r>
        <w:t xml:space="preserve">Ebd. </w:t>
      </w:r>
      <w:r>
        <w:fldChar w:fldCharType="end"/>
      </w:r>
      <w:bookmarkEnd w:id="66"/>
      <w:r>
        <w:fldChar w:fldCharType="end"/>
      </w:r>
    </w:p>
  </w:footnote>
  <w:footnote w:id="37">
    <w:p w:rsidR="00BA08A5" w:rsidRDefault="00BA08A5">
      <w:pPr>
        <w:pStyle w:val="Funotentext"/>
      </w:pPr>
      <w:r>
        <w:rPr>
          <w:rStyle w:val="Funotenzeichen"/>
        </w:rPr>
        <w:footnoteRef/>
      </w:r>
      <w:r>
        <w:t xml:space="preserve"> </w:t>
      </w:r>
      <w:r>
        <w:fldChar w:fldCharType="begin"/>
      </w:r>
      <w:r>
        <w:instrText>ADDIN CITAVI.PLACEHOLDER 8d8f57a3-0b1d-4c1f-bda0-aa02faf3d6ea 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HJhZGl0aW9uYWwsIFRoZSBIb3VzZSBvZiB0aGUgcmlzaW5nIFN1bi4gSW46IGdlbml1cy5jb20sIDA4LjA2LjIwMTg8L1RleHQ+DQogICAgPC9UZXh0VW5pdD4NCiAgPC9UZXh0VW5pdHM+DQo8L1BsYWNlaG9sZGVyPg==</w:instrText>
      </w:r>
      <w:r>
        <w:fldChar w:fldCharType="separate"/>
      </w:r>
      <w:bookmarkStart w:id="68" w:name="_CTVP0018d8f57a30b1d4c1fbda0aa02faf3d6ea"/>
      <w:r>
        <w:fldChar w:fldCharType="begin"/>
      </w:r>
      <w:r>
        <w:instrText>HYPERLINK "#_CTVL001bca74d3b485e47cb8d89bb52a74be403" \o "Traditional (1964), The House of the rising Sun, 08.06.2018, https://genius.com/The-animals-the-house-of-the-rising-sun-lyrics."</w:instrText>
      </w:r>
      <w:r>
        <w:fldChar w:fldCharType="separate"/>
      </w:r>
      <w:r>
        <w:t>Traditional, The House of the rising Sun. In: genius.com, 08.06.2018</w:t>
      </w:r>
      <w:r>
        <w:fldChar w:fldCharType="end"/>
      </w:r>
      <w:bookmarkEnd w:id="68"/>
      <w:r>
        <w:fldChar w:fldCharType="end"/>
      </w:r>
    </w:p>
  </w:footnote>
  <w:footnote w:id="38">
    <w:p w:rsidR="00BA08A5" w:rsidRDefault="00BA08A5">
      <w:pPr>
        <w:pStyle w:val="Funotentext"/>
      </w:pPr>
      <w:r>
        <w:rPr>
          <w:rStyle w:val="Funotenzeichen"/>
        </w:rPr>
        <w:footnoteRef/>
      </w:r>
      <w:r>
        <w:t xml:space="preserve"> </w:t>
      </w:r>
      <w:r>
        <w:fldChar w:fldCharType="begin"/>
      </w:r>
      <w:r>
        <w:instrText>ADDIN CITAVI.PLACEHOLDER 04afb1e6-5f98-4e24-b813-c4678c297fc4 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8L1RleHQ+DQogICAgPC9UZXh0VW5pdD4NCiAgPC9UZXh0VW5pdHM+DQo8L1BsYWNlaG9sZGVyPg==</w:instrText>
      </w:r>
      <w:r>
        <w:fldChar w:fldCharType="separate"/>
      </w:r>
      <w:bookmarkStart w:id="70" w:name="_CTVP00104afb1e65f984e24b813c4678c297fc4"/>
      <w:r>
        <w:fldChar w:fldCharType="begin"/>
      </w:r>
      <w:r>
        <w:instrText>HYPERLINK "#_CTVL001bca74d3b485e47cb8d89bb52a74be403" \o "Traditional (1964), The House of the rising Sun, 08.06.2018, https://genius.com/The-animals-the-house-of-the-rising-sun-lyrics."</w:instrText>
      </w:r>
      <w:r>
        <w:fldChar w:fldCharType="separate"/>
      </w:r>
      <w:r>
        <w:t>Ebd.</w:t>
      </w:r>
      <w:r>
        <w:fldChar w:fldCharType="end"/>
      </w:r>
      <w:bookmarkEnd w:id="70"/>
      <w:r>
        <w:fldChar w:fldCharType="end"/>
      </w:r>
    </w:p>
  </w:footnote>
  <w:footnote w:id="39">
    <w:p w:rsidR="00834AA0" w:rsidRDefault="00834AA0">
      <w:pPr>
        <w:pStyle w:val="Funotentext"/>
      </w:pPr>
      <w:r>
        <w:rPr>
          <w:rStyle w:val="Funotenzeichen"/>
        </w:rPr>
        <w:footnoteRef/>
      </w:r>
      <w:r>
        <w:t xml:space="preserve"> </w:t>
      </w:r>
      <w:r>
        <w:fldChar w:fldCharType="begin"/>
      </w:r>
      <w:r>
        <w:instrText>ADDIN CITAVI.PLACEHOLDER b6caf9ed-895b-43b4-ba37-20cac0368450 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dXJkb24sIFRoZSBIb3VzZSBvZiB0aGUgUmlzaW5nIFN1bi4gSW46IHlvdXR1YmUuY29tPC9UZXh0Pg0KICAgIDwvVGV4dFVuaXQ+DQogIDwvVGV4dFVuaXRzPg0KPC9QbGFjZWhvbGRlcj4=</w:instrText>
      </w:r>
      <w:r>
        <w:fldChar w:fldCharType="separate"/>
      </w:r>
      <w:bookmarkStart w:id="71" w:name="_CTVP001b6caf9ed895b43b4ba3720cac0368450"/>
      <w:r>
        <w:fldChar w:fldCharType="begin"/>
      </w:r>
      <w:r>
        <w:instrText>HYPERLINK "#_CTVL0010c1d714dc402403bb2d66c149790f16d" \o "Burdon, Eric (1964), The House of the Rising Sun, https://www.youtube.com/watch?v=hRXb7K7k7bQ."</w:instrText>
      </w:r>
      <w:r>
        <w:fldChar w:fldCharType="separate"/>
      </w:r>
      <w:r>
        <w:t>Burdon, The House of the Rising Sun. In: youtube.com</w:t>
      </w:r>
      <w:r>
        <w:fldChar w:fldCharType="end"/>
      </w:r>
      <w:bookmarkEnd w:id="71"/>
      <w:r>
        <w:fldChar w:fldCharType="end"/>
      </w:r>
    </w:p>
  </w:footnote>
  <w:footnote w:id="40">
    <w:p w:rsidR="00BA2C15" w:rsidRDefault="00BA2C15" w:rsidP="00BA2C15">
      <w:pPr>
        <w:pStyle w:val="Funotentext"/>
      </w:pPr>
      <w:r>
        <w:rPr>
          <w:rStyle w:val="Funotenzeichen"/>
        </w:rPr>
        <w:footnoteRef/>
      </w:r>
      <w:r>
        <w:t xml:space="preserve"> </w:t>
      </w:r>
      <w:r>
        <w:fldChar w:fldCharType="begin"/>
      </w:r>
      <w:r>
        <w:instrText>ADDIN CITAVI.PLACEHOLDER a21c3ebf-d1df-4509-8c78-386c7f12f0c3 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1bHRlLCBNaWNoYWVsL1N0ZW5nYWFyZCBUaG9tYXMvSW5nd2Vyc2VuLCBOaXNzZS9Nw7xsbGVyLCBOaW5hICgyMDE4KS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lvdSBMZXQgTWUgV2FsayBBbG9uZ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4gRGV1dHNjaGVyIEVTQyBCZWl0cmFnIDIwMTg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czovL2dlbml1cy5jb20vTWljaGFlbC1zY2h1bHRlLXlvdS1sZXQtbWUtd2Fsay1hbG9uZS1seXJpY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A3LjA2LjIwMTg8L1RleHQ+DQogICAgPC9UZXh0VW5pdD4NCiAgPC9UZXh0VW5pdHM+DQo8L1BsYWNlaG9sZGVyPg==</w:instrText>
      </w:r>
      <w:r>
        <w:fldChar w:fldCharType="separate"/>
      </w:r>
      <w:bookmarkStart w:id="73" w:name="_CTVP001a21c3ebfd1df45098c78386c7f12f0c3"/>
      <w:r>
        <w:fldChar w:fldCharType="begin"/>
      </w:r>
      <w:r>
        <w:instrText>HYPERLINK "#_CTVL001cdb5061a8bd042cfa8768fc28b7c7cd8" \o "Schulte, Michael/Stengaard Thomas/Ingwersen, Nisse/Müller, Nina (2018), You Let Me Walk Alone. Deutscher ESC Beitrag 2018, https://genius.com/Michael-…"</w:instrText>
      </w:r>
      <w:r>
        <w:fldChar w:fldCharType="separate"/>
      </w:r>
      <w:r>
        <w:t xml:space="preserve">Schulte, Michael/Stengaard Thomas/Ingwersen, Nisse/Müller, Nina (2018), </w:t>
      </w:r>
      <w:r w:rsidRPr="00537E52">
        <w:rPr>
          <w:i/>
        </w:rPr>
        <w:t>You Let Me Walk Alone</w:t>
      </w:r>
      <w:r w:rsidRPr="00537E52">
        <w:t xml:space="preserve">. Deutscher ESC Beitrag 2018, </w:t>
      </w:r>
      <w:r w:rsidRPr="00537E52">
        <w:rPr>
          <w:i/>
        </w:rPr>
        <w:t>https://genius.com/Michael-schulte-you-let-me-walk-alone-lyrics</w:t>
      </w:r>
      <w:r w:rsidRPr="00537E52">
        <w:t>, 07.06.2018</w:t>
      </w:r>
      <w:r>
        <w:fldChar w:fldCharType="end"/>
      </w:r>
      <w:bookmarkEnd w:id="73"/>
      <w:r>
        <w:fldChar w:fldCharType="end"/>
      </w:r>
    </w:p>
  </w:footnote>
  <w:footnote w:id="41">
    <w:p w:rsidR="00BA2C15" w:rsidRDefault="00BA2C15" w:rsidP="00BA2C15">
      <w:pPr>
        <w:pStyle w:val="Funotentext"/>
      </w:pPr>
      <w:r>
        <w:rPr>
          <w:rStyle w:val="Funotenzeichen"/>
        </w:rPr>
        <w:footnoteRef/>
      </w:r>
      <w:r>
        <w:t xml:space="preserve"> </w:t>
      </w:r>
      <w:r>
        <w:fldChar w:fldCharType="begin"/>
      </w:r>
      <w:r>
        <w:instrText>ADDIN CITAVI.PLACEHOLDER 487eb1de-9904-42fc-a93a-e03d4d595e79 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IDwvVGV4dD4NCiAgICA8L1RleHRVbml0Pg0KICA8L1RleHRVbml0cz4NCjwvUGxhY2Vob2xkZXI+</w:instrText>
      </w:r>
      <w:r>
        <w:fldChar w:fldCharType="separate"/>
      </w:r>
      <w:bookmarkStart w:id="75" w:name="_CTVP001487eb1de990442fca93ae03d4d595e79"/>
      <w:r>
        <w:fldChar w:fldCharType="begin"/>
      </w:r>
      <w:r>
        <w:instrText>HYPERLINK "#_CTVL001cdb5061a8bd042cfa8768fc28b7c7cd8" \o "Schulte, Michael/Stengaard Thomas/Ingwersen, Nisse/Müller, Nina (2018), You Let Me Walk Alone. Deutscher ESC Beitrag 2018, https://genius.com/Michael-…"</w:instrText>
      </w:r>
      <w:r>
        <w:fldChar w:fldCharType="separate"/>
      </w:r>
      <w:r>
        <w:t xml:space="preserve">Ebd. </w:t>
      </w:r>
      <w:r>
        <w:fldChar w:fldCharType="end"/>
      </w:r>
      <w:bookmarkEnd w:id="75"/>
      <w:r>
        <w:fldChar w:fldCharType="end"/>
      </w:r>
    </w:p>
  </w:footnote>
  <w:footnote w:id="42">
    <w:p w:rsidR="00BA2C15" w:rsidRDefault="00BA2C15" w:rsidP="00BA2C15">
      <w:pPr>
        <w:pStyle w:val="Funotentext"/>
      </w:pPr>
      <w:r>
        <w:rPr>
          <w:rStyle w:val="Funotenzeichen"/>
        </w:rPr>
        <w:footnoteRef/>
      </w:r>
      <w:r>
        <w:t xml:space="preserve"> </w:t>
      </w:r>
      <w:r>
        <w:fldChar w:fldCharType="begin"/>
      </w:r>
      <w:r>
        <w:instrText>ADDIN CITAVI.PLACEHOLDER e8b9db5c-d305-452b-accf-baf963880f81 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YXB0b24gKDE5OTIpPC9UZXh0Pg0KICAgIDwvVGV4dFVuaXQ+DQogIDwvVGV4dFVuaXRzPg0KPC9QbGFjZWhvbGRlcj4=</w:instrText>
      </w:r>
      <w:r>
        <w:fldChar w:fldCharType="separate"/>
      </w:r>
      <w:bookmarkStart w:id="76" w:name="_CTVP001e8b9db5cd305452baccfbaf963880f81"/>
      <w:r>
        <w:fldChar w:fldCharType="begin"/>
      </w:r>
      <w:r>
        <w:instrText>HYPERLINK "#_CTVL0019d0cd680b02d40029b12febdb0d89028" \o "Clapton, Eric (1992), My Fathers Eyes, Album Pilgrim, http://www.songtexte.com/songtext/eric-clapton/my-fathers-eyes-3bd588dc.html, 07.06.2018."</w:instrText>
      </w:r>
      <w:r>
        <w:fldChar w:fldCharType="separate"/>
      </w:r>
      <w:r>
        <w:t>Clapton (1992)</w:t>
      </w:r>
      <w:r>
        <w:fldChar w:fldCharType="end"/>
      </w:r>
      <w:bookmarkEnd w:id="76"/>
      <w:r>
        <w:fldChar w:fldCharType="end"/>
      </w:r>
    </w:p>
  </w:footnote>
  <w:footnote w:id="43">
    <w:p w:rsidR="00BA2C15" w:rsidRDefault="00BA2C15" w:rsidP="00BA2C15">
      <w:pPr>
        <w:pStyle w:val="Funotentext"/>
      </w:pPr>
      <w:r>
        <w:rPr>
          <w:rStyle w:val="Funotenzeichen"/>
        </w:rPr>
        <w:footnoteRef/>
      </w:r>
      <w:r>
        <w:t xml:space="preserve"> </w:t>
      </w:r>
      <w:r>
        <w:fldChar w:fldCharType="begin"/>
      </w:r>
      <w:r>
        <w:instrText>ADDIN CITAVI.PLACEHOLDER df9d3fb9-fd67-4391-a2ad-88c7b138bee7 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YmQuIDwvVGV4dD4NCiAgICA8L1RleHRVbml0Pg0KICA8L1RleHRVbml0cz4NCjwvUGxhY2Vob2xkZXI+</w:instrText>
      </w:r>
      <w:r>
        <w:fldChar w:fldCharType="separate"/>
      </w:r>
      <w:bookmarkStart w:id="78" w:name="_CTVP001df9d3fb9fd674391a2ad88c7b138bee7"/>
      <w:r>
        <w:fldChar w:fldCharType="begin"/>
      </w:r>
      <w:r>
        <w:instrText>HYPERLINK "#_CTVL0019d0cd680b02d40029b12febdb0d89028" \o "Clapton, Eric (1992), My Fathers Eyes, Album Pilgrim, http://www.songtexte.com/songtext/eric-clapton/my-fathers-eyes-3bd588dc.html, 07.06.2018."</w:instrText>
      </w:r>
      <w:r>
        <w:fldChar w:fldCharType="separate"/>
      </w:r>
      <w:r>
        <w:t xml:space="preserve">Ebd. </w:t>
      </w:r>
      <w:r>
        <w:fldChar w:fldCharType="end"/>
      </w:r>
      <w:bookmarkEnd w:id="78"/>
      <w:r>
        <w:fldChar w:fldCharType="end"/>
      </w:r>
    </w:p>
  </w:footnote>
  <w:footnote w:id="44">
    <w:p w:rsidR="00BA2C15" w:rsidRDefault="00BA2C15" w:rsidP="00BA2C15">
      <w:pPr>
        <w:pStyle w:val="Funotentext"/>
      </w:pPr>
      <w:r>
        <w:rPr>
          <w:rStyle w:val="Funotenzeichen"/>
        </w:rPr>
        <w:footnoteRef/>
      </w:r>
      <w:r>
        <w:t xml:space="preserve"> </w:t>
      </w:r>
      <w:r>
        <w:fldChar w:fldCharType="begin"/>
      </w:r>
      <w:r>
        <w:instrText>ADDIN CITAVI.PLACEHOLDER e26c5e9e-cd6a-4eea-be56-5b03c0742e2c 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YXB0b24gPC9UZXh0Pg0KICAgIDwvVGV4dFVuaXQ+DQogIDwvVGV4dFVuaXRzPg0KPC9QbGFjZWhvbGRlcj4=</w:instrText>
      </w:r>
      <w:r>
        <w:fldChar w:fldCharType="separate"/>
      </w:r>
      <w:bookmarkStart w:id="79" w:name="_CTVP001e26c5e9ecd6a4eeabe565b03c0742e2c"/>
      <w:r>
        <w:fldChar w:fldCharType="begin"/>
      </w:r>
      <w:r>
        <w:instrText>HYPERLINK "#_CTVL0015ccfbc25143041f8933382de26765f12" \o "Clapton, Eric, Circus left Town, http://www.songtexte.com/songtext/eric-clapton/circus-left-town-1b972dc8.html, 07.06.2018."</w:instrText>
      </w:r>
      <w:r>
        <w:fldChar w:fldCharType="separate"/>
      </w:r>
      <w:r>
        <w:t xml:space="preserve">Clapton </w:t>
      </w:r>
      <w:r>
        <w:fldChar w:fldCharType="end"/>
      </w:r>
      <w:bookmarkEnd w:id="79"/>
      <w:r>
        <w:fldChar w:fldCharType="end"/>
      </w:r>
    </w:p>
  </w:footnote>
  <w:footnote w:id="45">
    <w:p w:rsidR="00BA2C15" w:rsidRDefault="00BA2C15" w:rsidP="00BA2C15">
      <w:pPr>
        <w:pStyle w:val="Funotentext"/>
      </w:pPr>
      <w:r>
        <w:rPr>
          <w:rStyle w:val="Funotenzeichen"/>
        </w:rPr>
        <w:footnoteRef/>
      </w:r>
      <w:r>
        <w:t xml:space="preserve"> </w:t>
      </w:r>
      <w:r>
        <w:fldChar w:fldCharType="begin"/>
      </w:r>
      <w:r>
        <w:instrText>ADDIN CITAVI.PLACEHOLDER 7d38e84d-384a-4721-bb55-c1e237a7fd98 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gPC9UZXh0Pg0KICAgIDwvVGV4dFVuaXQ+DQogIDwvVGV4dFVuaXRzPg0KPC9QbGFjZWhvbGRlcj4=</w:instrText>
      </w:r>
      <w:r>
        <w:fldChar w:fldCharType="separate"/>
      </w:r>
      <w:bookmarkStart w:id="81" w:name="_CTVP0017d38e84d384a4721bb55c1e237a7fd98"/>
      <w:r>
        <w:fldChar w:fldCharType="begin"/>
      </w:r>
      <w:r>
        <w:instrText>HYPERLINK "#_CTVL0015ccfbc25143041f8933382de26765f12" \o "Clapton, Eric, Circus left Town, http://www.songtexte.com/songtext/eric-clapton/circus-left-town-1b972dc8.html, 07.06.2018."</w:instrText>
      </w:r>
      <w:r>
        <w:fldChar w:fldCharType="separate"/>
      </w:r>
      <w:r>
        <w:t xml:space="preserve">Ebd. </w:t>
      </w:r>
      <w:r>
        <w:fldChar w:fldCharType="end"/>
      </w:r>
      <w:bookmarkEnd w:id="81"/>
      <w:r>
        <w:fldChar w:fldCharType="end"/>
      </w:r>
    </w:p>
  </w:footnote>
  <w:footnote w:id="46">
    <w:p w:rsidR="00BA2C15" w:rsidRDefault="00BA2C15" w:rsidP="00BA2C15">
      <w:pPr>
        <w:pStyle w:val="Funotentext"/>
      </w:pPr>
      <w:r>
        <w:rPr>
          <w:rStyle w:val="Funotenzeichen"/>
        </w:rPr>
        <w:footnoteRef/>
      </w:r>
      <w:r>
        <w:t xml:space="preserve"> </w:t>
      </w:r>
      <w:r>
        <w:fldChar w:fldCharType="begin"/>
      </w:r>
      <w:r>
        <w:instrText>ADDIN CITAVI.PLACEHOLDER 02a82827-c196-4d08-9ad9-95586803b642 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xhcHRvbi9KZW5uaW5ncyA8L1RleHQ+DQogICAgPC9UZXh0VW5pdD4NCiAgPC9UZXh0VW5pdHM+DQo8L1BsYWNlaG9sZGVyPg==</w:instrText>
      </w:r>
      <w:r>
        <w:fldChar w:fldCharType="separate"/>
      </w:r>
      <w:bookmarkStart w:id="82" w:name="_CTVP00102a82827c1964d089ad995586803b642"/>
      <w:r>
        <w:fldChar w:fldCharType="begin"/>
      </w:r>
      <w:r>
        <w:instrText>HYPERLINK "#_CTVL001b65ea85780724650b1ceaa7fa10ec57d" \o "Clapton, Eric/Jennings, Will, Tears in Heaven, http://www.songtexte.com/songtext/eric-clapton/tears-in-heaven-33d58829.html, 07.06.2018."</w:instrText>
      </w:r>
      <w:r>
        <w:fldChar w:fldCharType="separate"/>
      </w:r>
      <w:r>
        <w:t xml:space="preserve">Clapton/Jennings </w:t>
      </w:r>
      <w:r>
        <w:fldChar w:fldCharType="end"/>
      </w:r>
      <w:bookmarkEnd w:id="82"/>
      <w:r>
        <w:fldChar w:fldCharType="end"/>
      </w:r>
    </w:p>
  </w:footnote>
  <w:footnote w:id="47">
    <w:p w:rsidR="00BA08A5" w:rsidRDefault="00BA08A5">
      <w:pPr>
        <w:pStyle w:val="Funotentext"/>
      </w:pPr>
      <w:r>
        <w:rPr>
          <w:rStyle w:val="Funotenzeichen"/>
        </w:rPr>
        <w:footnoteRef/>
      </w:r>
      <w:r>
        <w:t xml:space="preserve"> </w:t>
      </w:r>
      <w:r>
        <w:fldChar w:fldCharType="begin"/>
      </w:r>
      <w:r>
        <w:instrText>ADDIN CITAVI.PLACEHOLDER 77fe9a46-e447-4f88-8b9b-87fc1d4ef67e 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hZGVyLCBXaWVkZXIgZWluZSBOYWNodC4gSW46IGdlbml1cy5jb20sIDI5LjA1LjIwMTg8L1RleHQ+DQogICAgPC9UZXh0VW5pdD4NCiAgPC9UZXh0VW5pdHM+DQo8L1BsYWNlaG9sZGVyPg==</w:instrText>
      </w:r>
      <w:r>
        <w:fldChar w:fldCharType="separate"/>
      </w:r>
      <w:bookmarkStart w:id="86" w:name="_CTVP00177fe9a46e4474f888b9b87fc1d4ef67e"/>
      <w:r>
        <w:fldChar w:fldCharType="begin"/>
      </w:r>
      <w:r>
        <w:instrText>HYPERLINK "#_CTVL001177b57d3f8d64b35ab803781e75d42fa" \o "Wader, Hannes (1974), Wieder eine Nacht, 29.05.2018, https://genius.com/Hannes-wader-wieder-eine-nacht-lyrics."</w:instrText>
      </w:r>
      <w:r>
        <w:fldChar w:fldCharType="separate"/>
      </w:r>
      <w:r>
        <w:t>Wader, Wieder eine Nacht. In: genius.com, 29.05.2018</w:t>
      </w:r>
      <w:r>
        <w:fldChar w:fldCharType="end"/>
      </w:r>
      <w:bookmarkEnd w:id="86"/>
      <w:r>
        <w:fldChar w:fldCharType="end"/>
      </w:r>
    </w:p>
  </w:footnote>
  <w:footnote w:id="48">
    <w:p w:rsidR="00BA08A5" w:rsidRDefault="00BA08A5">
      <w:pPr>
        <w:pStyle w:val="Funotentext"/>
      </w:pPr>
      <w:r>
        <w:rPr>
          <w:rStyle w:val="Funotenzeichen"/>
        </w:rPr>
        <w:footnoteRef/>
      </w:r>
      <w:r>
        <w:t xml:space="preserve"> </w:t>
      </w:r>
      <w:r>
        <w:fldChar w:fldCharType="begin"/>
      </w:r>
      <w:r>
        <w:instrText>ADDIN CITAVI.PLACEHOLDER c0659f0b-e63a-4963-aab4-b6bcd2390640 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b2hubnkgQ2FzaCwgRm9sc29tIFByaXNvbiBCbHVlcy4gSW46IGdlbml1cy5jb20sIDA2LjA2LjIwMTg8L1RleHQ+DQogICAgPC9UZXh0VW5pdD4NCiAgPC9UZXh0VW5pdHM+DQo8L1BsYWNlaG9sZGVyPg==</w:instrText>
      </w:r>
      <w:r>
        <w:fldChar w:fldCharType="separate"/>
      </w:r>
      <w:bookmarkStart w:id="88" w:name="_CTVP001c0659f0be63a4963aab4b6bcd2390640"/>
      <w:r>
        <w:fldChar w:fldCharType="begin"/>
      </w:r>
      <w:r>
        <w:instrText>HYPERLINK "#_CTVL001b9163d9064fd4e17a8ba313b3878660d" \o "Johnny Cash (1955), Folsom Prison Blues, 06.06.2018, https://genius.com/Johnny-cash-folsom-prison-blues-lyrics."</w:instrText>
      </w:r>
      <w:r>
        <w:fldChar w:fldCharType="separate"/>
      </w:r>
      <w:r>
        <w:t>Johnny Cash, Folsom Prison Blues. In: genius.com, 06.06.2018</w:t>
      </w:r>
      <w:r>
        <w:fldChar w:fldCharType="end"/>
      </w:r>
      <w:bookmarkEnd w:id="88"/>
      <w:r>
        <w:fldChar w:fldCharType="end"/>
      </w:r>
    </w:p>
  </w:footnote>
  <w:footnote w:id="49">
    <w:p w:rsidR="00BA08A5" w:rsidRDefault="00BA08A5">
      <w:pPr>
        <w:pStyle w:val="Funotentext"/>
      </w:pPr>
      <w:r>
        <w:rPr>
          <w:rStyle w:val="Funotenzeichen"/>
        </w:rPr>
        <w:footnoteRef/>
      </w:r>
      <w:r>
        <w:t xml:space="preserve"> </w:t>
      </w:r>
      <w:r>
        <w:fldChar w:fldCharType="begin"/>
      </w:r>
      <w:r>
        <w:instrText>ADDIN CITAVI.PLACEHOLDER 538be711-d6fc-45ea-b003-b4e8a76cc697 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XNzZXIgdS5hLiAoMTkzMyk8L1RleHQ+DQogICAgPC9UZXh0VW5pdD4NCiAgPC9UZXh0VW5pdHM+DQo8L1BsYWNlaG9sZGVyPg==</w:instrText>
      </w:r>
      <w:r>
        <w:fldChar w:fldCharType="separate"/>
      </w:r>
      <w:bookmarkStart w:id="90" w:name="_CTVP001538be711d6fc45eab003b4e8a76cc697"/>
      <w:r>
        <w:fldChar w:fldCharType="begin"/>
      </w:r>
      <w:r>
        <w:instrText>HYPERLINK "#_CTVL001d72f0c4ea0f742438124f08886d8a241" \o "Esser, Johann/Langhoff Wolfgang/Goguel Rudi (1933), Die Moorsoldaten. Lied vom Börgermoor, https://genius.com/Hannes-wader-die-moorsoldaten-lyrics, 06…"</w:instrText>
      </w:r>
      <w:r>
        <w:fldChar w:fldCharType="separate"/>
      </w:r>
      <w:r>
        <w:t>Esser u.a. (1933)</w:t>
      </w:r>
      <w:r>
        <w:fldChar w:fldCharType="end"/>
      </w:r>
      <w:bookmarkEnd w:id="90"/>
      <w:r>
        <w:fldChar w:fldCharType="end"/>
      </w:r>
    </w:p>
  </w:footnote>
  <w:footnote w:id="50">
    <w:p w:rsidR="00BA08A5" w:rsidRDefault="00BA08A5">
      <w:pPr>
        <w:pStyle w:val="Funotentext"/>
      </w:pPr>
      <w:r>
        <w:rPr>
          <w:rStyle w:val="Funotenzeichen"/>
        </w:rPr>
        <w:footnoteRef/>
      </w:r>
      <w:r>
        <w:t xml:space="preserve"> </w:t>
      </w:r>
      <w:r>
        <w:fldChar w:fldCharType="begin"/>
      </w:r>
      <w:r>
        <w:instrText>ADDIN CITAVI.PLACEHOLDER d72cc3bc-529e-4499-a1ca-e9c2ef0a825a 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YXB0b24gKDE5OTIpPC9UZXh0Pg0KICAgIDwvVGV4dFVuaXQ+DQogIDwvVGV4dFVuaXRzPg0KPC9QbGFjZWhvbGRlcj4=</w:instrText>
      </w:r>
      <w:r>
        <w:fldChar w:fldCharType="separate"/>
      </w:r>
      <w:bookmarkStart w:id="92" w:name="_CTVP001d72cc3bc529e4499a1cae9c2ef0a825a"/>
      <w:r>
        <w:fldChar w:fldCharType="begin"/>
      </w:r>
      <w:r>
        <w:instrText>HYPERLINK "#_CTVL0019d0cd680b02d40029b12febdb0d89028" \o "Clapton, Eric (1992), My Fathers Eyes, Album Pilgrim, http://www.songtexte.com/songtext/eric-clapton/my-fathers-eyes-3bd588dc.html, 07.06.2018."</w:instrText>
      </w:r>
      <w:r>
        <w:fldChar w:fldCharType="separate"/>
      </w:r>
      <w:r>
        <w:t>Clapton (1992)</w:t>
      </w:r>
      <w:r>
        <w:fldChar w:fldCharType="end"/>
      </w:r>
      <w:bookmarkEnd w:id="92"/>
      <w:r>
        <w:fldChar w:fldCharType="end"/>
      </w:r>
    </w:p>
  </w:footnote>
  <w:footnote w:id="51">
    <w:p w:rsidR="00BA08A5" w:rsidRDefault="00BA08A5">
      <w:pPr>
        <w:pStyle w:val="Funotentext"/>
      </w:pPr>
      <w:r>
        <w:rPr>
          <w:rStyle w:val="Funotenzeichen"/>
        </w:rPr>
        <w:footnoteRef/>
      </w:r>
      <w:r>
        <w:t xml:space="preserve"> </w:t>
      </w:r>
      <w:r>
        <w:fldChar w:fldCharType="begin"/>
      </w:r>
      <w:r>
        <w:instrText>ADDIN CITAVI.PLACEHOLDER 2d501898-dbef-4f63-a2eb-31ee21be224c 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sYXB0b24gPC9UZXh0Pg0KICAgIDwvVGV4dFVuaXQ+DQogIDwvVGV4dFVuaXRzPg0KPC9QbGFjZWhvbGRlcj4=</w:instrText>
      </w:r>
      <w:r>
        <w:fldChar w:fldCharType="separate"/>
      </w:r>
      <w:bookmarkStart w:id="94" w:name="_CTVP0012d501898dbef4f63a2eb31ee21be224c"/>
      <w:r>
        <w:fldChar w:fldCharType="begin"/>
      </w:r>
      <w:r>
        <w:instrText>HYPERLINK "#_CTVL0015ccfbc25143041f8933382de26765f12" \o "Clapton, Eric, Circus left Town, http://www.songtexte.com/songtext/eric-clapton/circus-left-town-1b972dc8.html, 07.06.2018."</w:instrText>
      </w:r>
      <w:r>
        <w:fldChar w:fldCharType="separate"/>
      </w:r>
      <w:r>
        <w:t xml:space="preserve">Clapton </w:t>
      </w:r>
      <w:r>
        <w:fldChar w:fldCharType="end"/>
      </w:r>
      <w:bookmarkEnd w:id="94"/>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EC8D17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092D27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17A6CD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03253D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CDE08B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4E887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1EA8CD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1AC917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87AD2E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A66970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List59375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15:restartNumberingAfterBreak="0">
    <w:nsid w:val="086A6B91"/>
    <w:multiLevelType w:val="hybridMultilevel"/>
    <w:tmpl w:val="BEA2C5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DC44E3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15:restartNumberingAfterBreak="0">
    <w:nsid w:val="29A971F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F57F57"/>
    <w:multiLevelType w:val="hybridMultilevel"/>
    <w:tmpl w:val="15D83D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45446CB"/>
    <w:multiLevelType w:val="hybridMultilevel"/>
    <w:tmpl w:val="590696B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5802941"/>
    <w:multiLevelType w:val="multilevel"/>
    <w:tmpl w:val="3E9A15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DAB10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EF4165"/>
    <w:multiLevelType w:val="hybridMultilevel"/>
    <w:tmpl w:val="F17CA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79C7F92"/>
    <w:multiLevelType w:val="hybridMultilevel"/>
    <w:tmpl w:val="7844381A"/>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55A447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E528F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B9669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3" w15:restartNumberingAfterBreak="0">
    <w:nsid w:val="6D33125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0"/>
  </w:num>
  <w:num w:numId="13">
    <w:abstractNumId w:val="14"/>
  </w:num>
  <w:num w:numId="14">
    <w:abstractNumId w:val="17"/>
  </w:num>
  <w:num w:numId="15">
    <w:abstractNumId w:val="20"/>
  </w:num>
  <w:num w:numId="16">
    <w:abstractNumId w:val="16"/>
  </w:num>
  <w:num w:numId="17">
    <w:abstractNumId w:val="19"/>
  </w:num>
  <w:num w:numId="18">
    <w:abstractNumId w:val="18"/>
  </w:num>
  <w:num w:numId="19">
    <w:abstractNumId w:val="15"/>
  </w:num>
  <w:num w:numId="20">
    <w:abstractNumId w:val="21"/>
  </w:num>
  <w:num w:numId="21">
    <w:abstractNumId w:val="23"/>
  </w:num>
  <w:num w:numId="22">
    <w:abstractNumId w:val="13"/>
  </w:num>
  <w:num w:numId="23">
    <w:abstractNumId w:val="12"/>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72B"/>
    <w:rsid w:val="000030CD"/>
    <w:rsid w:val="000055A2"/>
    <w:rsid w:val="00007E09"/>
    <w:rsid w:val="000155BD"/>
    <w:rsid w:val="000177DD"/>
    <w:rsid w:val="00022FE7"/>
    <w:rsid w:val="00033ABB"/>
    <w:rsid w:val="00033BE1"/>
    <w:rsid w:val="00035579"/>
    <w:rsid w:val="0003582B"/>
    <w:rsid w:val="0003598B"/>
    <w:rsid w:val="0003620C"/>
    <w:rsid w:val="000374B1"/>
    <w:rsid w:val="00037871"/>
    <w:rsid w:val="00040237"/>
    <w:rsid w:val="00041C7E"/>
    <w:rsid w:val="00043AEC"/>
    <w:rsid w:val="0004527B"/>
    <w:rsid w:val="00052E7E"/>
    <w:rsid w:val="000530CF"/>
    <w:rsid w:val="00053578"/>
    <w:rsid w:val="00054716"/>
    <w:rsid w:val="00054734"/>
    <w:rsid w:val="00054E73"/>
    <w:rsid w:val="000575AB"/>
    <w:rsid w:val="00062753"/>
    <w:rsid w:val="0006435D"/>
    <w:rsid w:val="0008282B"/>
    <w:rsid w:val="000873FC"/>
    <w:rsid w:val="000904DE"/>
    <w:rsid w:val="0009106F"/>
    <w:rsid w:val="00094917"/>
    <w:rsid w:val="00095336"/>
    <w:rsid w:val="00096DBD"/>
    <w:rsid w:val="000A1446"/>
    <w:rsid w:val="000A60D0"/>
    <w:rsid w:val="000A6563"/>
    <w:rsid w:val="000A6E68"/>
    <w:rsid w:val="000B1D2D"/>
    <w:rsid w:val="000B1F5B"/>
    <w:rsid w:val="000B2EFA"/>
    <w:rsid w:val="000B3144"/>
    <w:rsid w:val="000B6FD5"/>
    <w:rsid w:val="000C2D46"/>
    <w:rsid w:val="000C7B9E"/>
    <w:rsid w:val="000D33C8"/>
    <w:rsid w:val="000D3E2D"/>
    <w:rsid w:val="000D4D79"/>
    <w:rsid w:val="000D64E4"/>
    <w:rsid w:val="000D6C18"/>
    <w:rsid w:val="000D7D03"/>
    <w:rsid w:val="000E02F9"/>
    <w:rsid w:val="000E0B95"/>
    <w:rsid w:val="000E3958"/>
    <w:rsid w:val="000E437A"/>
    <w:rsid w:val="000E466E"/>
    <w:rsid w:val="000E64F5"/>
    <w:rsid w:val="000E735B"/>
    <w:rsid w:val="000F183C"/>
    <w:rsid w:val="000F3ED9"/>
    <w:rsid w:val="000F48F1"/>
    <w:rsid w:val="000F48F9"/>
    <w:rsid w:val="000F4942"/>
    <w:rsid w:val="000F5266"/>
    <w:rsid w:val="000F79F2"/>
    <w:rsid w:val="001019B2"/>
    <w:rsid w:val="001046FD"/>
    <w:rsid w:val="00107075"/>
    <w:rsid w:val="001115AA"/>
    <w:rsid w:val="00111840"/>
    <w:rsid w:val="00113A2B"/>
    <w:rsid w:val="001145B2"/>
    <w:rsid w:val="0012169C"/>
    <w:rsid w:val="00124198"/>
    <w:rsid w:val="00125207"/>
    <w:rsid w:val="00126175"/>
    <w:rsid w:val="00127605"/>
    <w:rsid w:val="001277C9"/>
    <w:rsid w:val="00130895"/>
    <w:rsid w:val="00132E32"/>
    <w:rsid w:val="00132E3C"/>
    <w:rsid w:val="001412C2"/>
    <w:rsid w:val="001423AF"/>
    <w:rsid w:val="0014368D"/>
    <w:rsid w:val="00143DB4"/>
    <w:rsid w:val="00144273"/>
    <w:rsid w:val="00145DF7"/>
    <w:rsid w:val="001506A8"/>
    <w:rsid w:val="001506C6"/>
    <w:rsid w:val="001511AA"/>
    <w:rsid w:val="00153EFC"/>
    <w:rsid w:val="00154C06"/>
    <w:rsid w:val="001564EF"/>
    <w:rsid w:val="001573F3"/>
    <w:rsid w:val="00163614"/>
    <w:rsid w:val="00164754"/>
    <w:rsid w:val="00181D99"/>
    <w:rsid w:val="0018281C"/>
    <w:rsid w:val="0018716C"/>
    <w:rsid w:val="00187D4E"/>
    <w:rsid w:val="00187F5A"/>
    <w:rsid w:val="00190D5A"/>
    <w:rsid w:val="00192937"/>
    <w:rsid w:val="001945AB"/>
    <w:rsid w:val="001A25ED"/>
    <w:rsid w:val="001A69EC"/>
    <w:rsid w:val="001B3E5D"/>
    <w:rsid w:val="001B5642"/>
    <w:rsid w:val="001C0F72"/>
    <w:rsid w:val="001C110E"/>
    <w:rsid w:val="001C2B19"/>
    <w:rsid w:val="001C2EB5"/>
    <w:rsid w:val="001C6F04"/>
    <w:rsid w:val="001D02C7"/>
    <w:rsid w:val="001D11B6"/>
    <w:rsid w:val="001D65C4"/>
    <w:rsid w:val="001D7496"/>
    <w:rsid w:val="001E0D17"/>
    <w:rsid w:val="001E2CE5"/>
    <w:rsid w:val="001E4F2C"/>
    <w:rsid w:val="001E54D6"/>
    <w:rsid w:val="001E6A52"/>
    <w:rsid w:val="001F4EA3"/>
    <w:rsid w:val="001F5A65"/>
    <w:rsid w:val="001F60B0"/>
    <w:rsid w:val="001F6729"/>
    <w:rsid w:val="001F6A84"/>
    <w:rsid w:val="001F7666"/>
    <w:rsid w:val="002072BA"/>
    <w:rsid w:val="002074E9"/>
    <w:rsid w:val="00211B02"/>
    <w:rsid w:val="00211BDF"/>
    <w:rsid w:val="00214F0B"/>
    <w:rsid w:val="0021565D"/>
    <w:rsid w:val="0022231A"/>
    <w:rsid w:val="00222AC8"/>
    <w:rsid w:val="00224363"/>
    <w:rsid w:val="00227E3D"/>
    <w:rsid w:val="002302C4"/>
    <w:rsid w:val="00230AF9"/>
    <w:rsid w:val="00233CA9"/>
    <w:rsid w:val="002366E5"/>
    <w:rsid w:val="002375DE"/>
    <w:rsid w:val="0024116D"/>
    <w:rsid w:val="00244FA8"/>
    <w:rsid w:val="002518F1"/>
    <w:rsid w:val="00256FA7"/>
    <w:rsid w:val="00257619"/>
    <w:rsid w:val="0026068B"/>
    <w:rsid w:val="00266582"/>
    <w:rsid w:val="0027129C"/>
    <w:rsid w:val="00271B80"/>
    <w:rsid w:val="002747A6"/>
    <w:rsid w:val="002759E0"/>
    <w:rsid w:val="00276AF3"/>
    <w:rsid w:val="00283661"/>
    <w:rsid w:val="0028392D"/>
    <w:rsid w:val="00286494"/>
    <w:rsid w:val="00290625"/>
    <w:rsid w:val="00293110"/>
    <w:rsid w:val="002967F0"/>
    <w:rsid w:val="00297610"/>
    <w:rsid w:val="002978AE"/>
    <w:rsid w:val="002A069D"/>
    <w:rsid w:val="002A15CF"/>
    <w:rsid w:val="002A1928"/>
    <w:rsid w:val="002A1F42"/>
    <w:rsid w:val="002A2468"/>
    <w:rsid w:val="002A79A8"/>
    <w:rsid w:val="002A7BCE"/>
    <w:rsid w:val="002B7848"/>
    <w:rsid w:val="002C1097"/>
    <w:rsid w:val="002C4C08"/>
    <w:rsid w:val="002C76A7"/>
    <w:rsid w:val="002C7AEC"/>
    <w:rsid w:val="002E1536"/>
    <w:rsid w:val="002E1826"/>
    <w:rsid w:val="002E249C"/>
    <w:rsid w:val="002E34F6"/>
    <w:rsid w:val="002E3E6A"/>
    <w:rsid w:val="002E439D"/>
    <w:rsid w:val="002E5054"/>
    <w:rsid w:val="002E73C9"/>
    <w:rsid w:val="002F1A05"/>
    <w:rsid w:val="002F26E1"/>
    <w:rsid w:val="002F2F61"/>
    <w:rsid w:val="002F4497"/>
    <w:rsid w:val="002F47DC"/>
    <w:rsid w:val="002F730E"/>
    <w:rsid w:val="00301FA9"/>
    <w:rsid w:val="003147C8"/>
    <w:rsid w:val="0031671D"/>
    <w:rsid w:val="00316A3C"/>
    <w:rsid w:val="003204FE"/>
    <w:rsid w:val="00324869"/>
    <w:rsid w:val="003272C1"/>
    <w:rsid w:val="003275D3"/>
    <w:rsid w:val="00330909"/>
    <w:rsid w:val="00333EDE"/>
    <w:rsid w:val="00336432"/>
    <w:rsid w:val="003428E7"/>
    <w:rsid w:val="003444B2"/>
    <w:rsid w:val="0034548D"/>
    <w:rsid w:val="00350321"/>
    <w:rsid w:val="00350701"/>
    <w:rsid w:val="003515AE"/>
    <w:rsid w:val="00352C5E"/>
    <w:rsid w:val="00352F1C"/>
    <w:rsid w:val="00354717"/>
    <w:rsid w:val="003555FD"/>
    <w:rsid w:val="0035791D"/>
    <w:rsid w:val="00361937"/>
    <w:rsid w:val="0036290C"/>
    <w:rsid w:val="00367617"/>
    <w:rsid w:val="00374B76"/>
    <w:rsid w:val="00376E77"/>
    <w:rsid w:val="00380F37"/>
    <w:rsid w:val="00382303"/>
    <w:rsid w:val="0039015D"/>
    <w:rsid w:val="00392B0C"/>
    <w:rsid w:val="0039727E"/>
    <w:rsid w:val="003A0E95"/>
    <w:rsid w:val="003A20A7"/>
    <w:rsid w:val="003A665D"/>
    <w:rsid w:val="003A70D6"/>
    <w:rsid w:val="003A7106"/>
    <w:rsid w:val="003A7DF6"/>
    <w:rsid w:val="003B0689"/>
    <w:rsid w:val="003B1BF6"/>
    <w:rsid w:val="003B502C"/>
    <w:rsid w:val="003B52F5"/>
    <w:rsid w:val="003C1351"/>
    <w:rsid w:val="003C5BA5"/>
    <w:rsid w:val="003C66D0"/>
    <w:rsid w:val="003C79F9"/>
    <w:rsid w:val="003D0767"/>
    <w:rsid w:val="003D0B81"/>
    <w:rsid w:val="003D2B56"/>
    <w:rsid w:val="003D2C54"/>
    <w:rsid w:val="003D7F59"/>
    <w:rsid w:val="003E0574"/>
    <w:rsid w:val="003E1851"/>
    <w:rsid w:val="003E3AE1"/>
    <w:rsid w:val="003F0294"/>
    <w:rsid w:val="003F0524"/>
    <w:rsid w:val="003F7FE5"/>
    <w:rsid w:val="00402A23"/>
    <w:rsid w:val="00406D0D"/>
    <w:rsid w:val="00413848"/>
    <w:rsid w:val="00413D4C"/>
    <w:rsid w:val="004148AE"/>
    <w:rsid w:val="00414AE7"/>
    <w:rsid w:val="004171B7"/>
    <w:rsid w:val="004222D7"/>
    <w:rsid w:val="0043007E"/>
    <w:rsid w:val="00431940"/>
    <w:rsid w:val="00434E2D"/>
    <w:rsid w:val="004414BC"/>
    <w:rsid w:val="00442E11"/>
    <w:rsid w:val="0044651C"/>
    <w:rsid w:val="00447338"/>
    <w:rsid w:val="0045025F"/>
    <w:rsid w:val="00455C22"/>
    <w:rsid w:val="00460420"/>
    <w:rsid w:val="00461C84"/>
    <w:rsid w:val="004642BA"/>
    <w:rsid w:val="0046582C"/>
    <w:rsid w:val="00466712"/>
    <w:rsid w:val="00467BFA"/>
    <w:rsid w:val="0047162B"/>
    <w:rsid w:val="00472D8D"/>
    <w:rsid w:val="004764BC"/>
    <w:rsid w:val="00477CC0"/>
    <w:rsid w:val="004820B4"/>
    <w:rsid w:val="00482DFA"/>
    <w:rsid w:val="00484F77"/>
    <w:rsid w:val="0048585E"/>
    <w:rsid w:val="00485EF7"/>
    <w:rsid w:val="00494476"/>
    <w:rsid w:val="00496131"/>
    <w:rsid w:val="004A020B"/>
    <w:rsid w:val="004A2DDD"/>
    <w:rsid w:val="004A44C3"/>
    <w:rsid w:val="004A650E"/>
    <w:rsid w:val="004B3C28"/>
    <w:rsid w:val="004C1878"/>
    <w:rsid w:val="004C6A3F"/>
    <w:rsid w:val="004D05A1"/>
    <w:rsid w:val="004D05EB"/>
    <w:rsid w:val="004D0C7F"/>
    <w:rsid w:val="004D1386"/>
    <w:rsid w:val="004D4952"/>
    <w:rsid w:val="004D62EC"/>
    <w:rsid w:val="004E0403"/>
    <w:rsid w:val="004E5927"/>
    <w:rsid w:val="004E63CA"/>
    <w:rsid w:val="004E7C60"/>
    <w:rsid w:val="004F2B5F"/>
    <w:rsid w:val="004F79BC"/>
    <w:rsid w:val="00501ADC"/>
    <w:rsid w:val="00502FF1"/>
    <w:rsid w:val="00505527"/>
    <w:rsid w:val="00506F04"/>
    <w:rsid w:val="00507E53"/>
    <w:rsid w:val="00511A17"/>
    <w:rsid w:val="00522CAF"/>
    <w:rsid w:val="00523B82"/>
    <w:rsid w:val="00533CDA"/>
    <w:rsid w:val="00537E52"/>
    <w:rsid w:val="00537E75"/>
    <w:rsid w:val="00545876"/>
    <w:rsid w:val="00550C62"/>
    <w:rsid w:val="00553A41"/>
    <w:rsid w:val="005556A8"/>
    <w:rsid w:val="005559E4"/>
    <w:rsid w:val="0055603C"/>
    <w:rsid w:val="0055624B"/>
    <w:rsid w:val="005608C2"/>
    <w:rsid w:val="005623AD"/>
    <w:rsid w:val="005717DE"/>
    <w:rsid w:val="00571885"/>
    <w:rsid w:val="0057402A"/>
    <w:rsid w:val="005756A2"/>
    <w:rsid w:val="00576C93"/>
    <w:rsid w:val="0057790E"/>
    <w:rsid w:val="00577970"/>
    <w:rsid w:val="005831C9"/>
    <w:rsid w:val="00587C85"/>
    <w:rsid w:val="00592A26"/>
    <w:rsid w:val="005A1AB7"/>
    <w:rsid w:val="005A1E12"/>
    <w:rsid w:val="005A3B45"/>
    <w:rsid w:val="005B0A94"/>
    <w:rsid w:val="005B16D5"/>
    <w:rsid w:val="005B2F37"/>
    <w:rsid w:val="005B4BE2"/>
    <w:rsid w:val="005C0EC1"/>
    <w:rsid w:val="005C1271"/>
    <w:rsid w:val="005C24FF"/>
    <w:rsid w:val="005C2969"/>
    <w:rsid w:val="005C435B"/>
    <w:rsid w:val="005C56FC"/>
    <w:rsid w:val="005C6400"/>
    <w:rsid w:val="005D22D9"/>
    <w:rsid w:val="005D3CBD"/>
    <w:rsid w:val="005D4D0B"/>
    <w:rsid w:val="005D6466"/>
    <w:rsid w:val="005D70D0"/>
    <w:rsid w:val="005E1451"/>
    <w:rsid w:val="005E4404"/>
    <w:rsid w:val="005E531D"/>
    <w:rsid w:val="005E6D1A"/>
    <w:rsid w:val="005E7926"/>
    <w:rsid w:val="005E7BF6"/>
    <w:rsid w:val="005F2D2B"/>
    <w:rsid w:val="005F5B2B"/>
    <w:rsid w:val="005F6C12"/>
    <w:rsid w:val="00601CCD"/>
    <w:rsid w:val="0060272C"/>
    <w:rsid w:val="00616A71"/>
    <w:rsid w:val="00617CA2"/>
    <w:rsid w:val="00623B1F"/>
    <w:rsid w:val="00624411"/>
    <w:rsid w:val="00624494"/>
    <w:rsid w:val="006300B6"/>
    <w:rsid w:val="006310F5"/>
    <w:rsid w:val="006316F9"/>
    <w:rsid w:val="00632B00"/>
    <w:rsid w:val="00632EC4"/>
    <w:rsid w:val="006401C8"/>
    <w:rsid w:val="006442D5"/>
    <w:rsid w:val="00644991"/>
    <w:rsid w:val="00646CFF"/>
    <w:rsid w:val="00650887"/>
    <w:rsid w:val="006512F2"/>
    <w:rsid w:val="00657C2B"/>
    <w:rsid w:val="006605AA"/>
    <w:rsid w:val="006611D5"/>
    <w:rsid w:val="00662AAD"/>
    <w:rsid w:val="00663AA4"/>
    <w:rsid w:val="00670F36"/>
    <w:rsid w:val="00671B50"/>
    <w:rsid w:val="00673AD9"/>
    <w:rsid w:val="00675304"/>
    <w:rsid w:val="0067582A"/>
    <w:rsid w:val="00677A01"/>
    <w:rsid w:val="00687380"/>
    <w:rsid w:val="00691B58"/>
    <w:rsid w:val="00692015"/>
    <w:rsid w:val="00692848"/>
    <w:rsid w:val="00692BD0"/>
    <w:rsid w:val="0069336F"/>
    <w:rsid w:val="006A26F9"/>
    <w:rsid w:val="006A4291"/>
    <w:rsid w:val="006A720D"/>
    <w:rsid w:val="006B01E2"/>
    <w:rsid w:val="006B187F"/>
    <w:rsid w:val="006B39F3"/>
    <w:rsid w:val="006B6A32"/>
    <w:rsid w:val="006B7F8E"/>
    <w:rsid w:val="006C058C"/>
    <w:rsid w:val="006C20BB"/>
    <w:rsid w:val="006C4D39"/>
    <w:rsid w:val="006C6D05"/>
    <w:rsid w:val="006C70D4"/>
    <w:rsid w:val="006D21EC"/>
    <w:rsid w:val="006D5F6C"/>
    <w:rsid w:val="006D6B19"/>
    <w:rsid w:val="006D732A"/>
    <w:rsid w:val="006E4023"/>
    <w:rsid w:val="006E63B9"/>
    <w:rsid w:val="006E6EF9"/>
    <w:rsid w:val="00700EEB"/>
    <w:rsid w:val="0070168A"/>
    <w:rsid w:val="007041A4"/>
    <w:rsid w:val="007044DC"/>
    <w:rsid w:val="007074C4"/>
    <w:rsid w:val="007107A4"/>
    <w:rsid w:val="00710D8D"/>
    <w:rsid w:val="0071732F"/>
    <w:rsid w:val="00717C10"/>
    <w:rsid w:val="007227AD"/>
    <w:rsid w:val="0073121E"/>
    <w:rsid w:val="00737230"/>
    <w:rsid w:val="00747200"/>
    <w:rsid w:val="00751C8D"/>
    <w:rsid w:val="00752909"/>
    <w:rsid w:val="00754A7E"/>
    <w:rsid w:val="00757560"/>
    <w:rsid w:val="007603C9"/>
    <w:rsid w:val="007617B0"/>
    <w:rsid w:val="00763DA6"/>
    <w:rsid w:val="00765807"/>
    <w:rsid w:val="0077298A"/>
    <w:rsid w:val="0077745D"/>
    <w:rsid w:val="007849C4"/>
    <w:rsid w:val="007911AF"/>
    <w:rsid w:val="00792749"/>
    <w:rsid w:val="00793C74"/>
    <w:rsid w:val="00794069"/>
    <w:rsid w:val="0079675F"/>
    <w:rsid w:val="007A56BD"/>
    <w:rsid w:val="007A64EF"/>
    <w:rsid w:val="007B0EE5"/>
    <w:rsid w:val="007B678C"/>
    <w:rsid w:val="007B743B"/>
    <w:rsid w:val="007B7D5B"/>
    <w:rsid w:val="007C3B16"/>
    <w:rsid w:val="007C5F40"/>
    <w:rsid w:val="007C642A"/>
    <w:rsid w:val="007D037D"/>
    <w:rsid w:val="007D37B9"/>
    <w:rsid w:val="007D4D21"/>
    <w:rsid w:val="007D7A85"/>
    <w:rsid w:val="007E50D7"/>
    <w:rsid w:val="007F0AFE"/>
    <w:rsid w:val="007F46C3"/>
    <w:rsid w:val="007F52A8"/>
    <w:rsid w:val="007F62B2"/>
    <w:rsid w:val="008014FA"/>
    <w:rsid w:val="00804589"/>
    <w:rsid w:val="0080487D"/>
    <w:rsid w:val="008048F5"/>
    <w:rsid w:val="008061EF"/>
    <w:rsid w:val="00807285"/>
    <w:rsid w:val="00807B12"/>
    <w:rsid w:val="00810B39"/>
    <w:rsid w:val="00812623"/>
    <w:rsid w:val="00814F81"/>
    <w:rsid w:val="00817FB5"/>
    <w:rsid w:val="008202F7"/>
    <w:rsid w:val="00821620"/>
    <w:rsid w:val="00823E62"/>
    <w:rsid w:val="008258C6"/>
    <w:rsid w:val="00833602"/>
    <w:rsid w:val="00833C2F"/>
    <w:rsid w:val="00834375"/>
    <w:rsid w:val="00834AA0"/>
    <w:rsid w:val="00836795"/>
    <w:rsid w:val="00840416"/>
    <w:rsid w:val="00841467"/>
    <w:rsid w:val="008471BE"/>
    <w:rsid w:val="00852AE3"/>
    <w:rsid w:val="008622F0"/>
    <w:rsid w:val="0087288F"/>
    <w:rsid w:val="00873BDE"/>
    <w:rsid w:val="00875FC0"/>
    <w:rsid w:val="0087624E"/>
    <w:rsid w:val="00876A23"/>
    <w:rsid w:val="00876FB1"/>
    <w:rsid w:val="008805F7"/>
    <w:rsid w:val="008807C8"/>
    <w:rsid w:val="0088138E"/>
    <w:rsid w:val="00884FBD"/>
    <w:rsid w:val="008911E6"/>
    <w:rsid w:val="008916D5"/>
    <w:rsid w:val="00891757"/>
    <w:rsid w:val="0089378D"/>
    <w:rsid w:val="0089693A"/>
    <w:rsid w:val="008A5406"/>
    <w:rsid w:val="008A5C5A"/>
    <w:rsid w:val="008A6392"/>
    <w:rsid w:val="008A680F"/>
    <w:rsid w:val="008A6D37"/>
    <w:rsid w:val="008B3AEB"/>
    <w:rsid w:val="008B5FFE"/>
    <w:rsid w:val="008B655C"/>
    <w:rsid w:val="008C1655"/>
    <w:rsid w:val="008C5365"/>
    <w:rsid w:val="008D5B53"/>
    <w:rsid w:val="008D6576"/>
    <w:rsid w:val="008D7AA2"/>
    <w:rsid w:val="008E0E9B"/>
    <w:rsid w:val="008E1818"/>
    <w:rsid w:val="008F1830"/>
    <w:rsid w:val="008F2F46"/>
    <w:rsid w:val="008F4070"/>
    <w:rsid w:val="00905F63"/>
    <w:rsid w:val="00906122"/>
    <w:rsid w:val="00910C39"/>
    <w:rsid w:val="009159E2"/>
    <w:rsid w:val="00917A09"/>
    <w:rsid w:val="0092224F"/>
    <w:rsid w:val="0092671E"/>
    <w:rsid w:val="00926E29"/>
    <w:rsid w:val="00934418"/>
    <w:rsid w:val="0093543E"/>
    <w:rsid w:val="00935B99"/>
    <w:rsid w:val="00937A77"/>
    <w:rsid w:val="00940176"/>
    <w:rsid w:val="00941277"/>
    <w:rsid w:val="009426F9"/>
    <w:rsid w:val="00950955"/>
    <w:rsid w:val="00951F5F"/>
    <w:rsid w:val="009522AF"/>
    <w:rsid w:val="00955827"/>
    <w:rsid w:val="00965249"/>
    <w:rsid w:val="009652D3"/>
    <w:rsid w:val="00965F84"/>
    <w:rsid w:val="00971111"/>
    <w:rsid w:val="00971354"/>
    <w:rsid w:val="00972077"/>
    <w:rsid w:val="00975F6F"/>
    <w:rsid w:val="00981F70"/>
    <w:rsid w:val="00982086"/>
    <w:rsid w:val="00982FB1"/>
    <w:rsid w:val="0098569B"/>
    <w:rsid w:val="009869A9"/>
    <w:rsid w:val="00986F85"/>
    <w:rsid w:val="00992F55"/>
    <w:rsid w:val="009932A0"/>
    <w:rsid w:val="00993F15"/>
    <w:rsid w:val="0099755A"/>
    <w:rsid w:val="009A16FC"/>
    <w:rsid w:val="009A23F6"/>
    <w:rsid w:val="009A2C7B"/>
    <w:rsid w:val="009A703D"/>
    <w:rsid w:val="009A76DD"/>
    <w:rsid w:val="009B26D1"/>
    <w:rsid w:val="009B3237"/>
    <w:rsid w:val="009B3394"/>
    <w:rsid w:val="009B4552"/>
    <w:rsid w:val="009B7E7A"/>
    <w:rsid w:val="009C2088"/>
    <w:rsid w:val="009D0F34"/>
    <w:rsid w:val="009D2EFA"/>
    <w:rsid w:val="009D7495"/>
    <w:rsid w:val="009D7717"/>
    <w:rsid w:val="009F1D0A"/>
    <w:rsid w:val="009F3178"/>
    <w:rsid w:val="009F33C8"/>
    <w:rsid w:val="009F3B1F"/>
    <w:rsid w:val="009F77A0"/>
    <w:rsid w:val="00A00E67"/>
    <w:rsid w:val="00A01292"/>
    <w:rsid w:val="00A05A46"/>
    <w:rsid w:val="00A06E5B"/>
    <w:rsid w:val="00A078E8"/>
    <w:rsid w:val="00A07B36"/>
    <w:rsid w:val="00A118C1"/>
    <w:rsid w:val="00A12DA0"/>
    <w:rsid w:val="00A14008"/>
    <w:rsid w:val="00A162CA"/>
    <w:rsid w:val="00A20814"/>
    <w:rsid w:val="00A2522F"/>
    <w:rsid w:val="00A33591"/>
    <w:rsid w:val="00A33883"/>
    <w:rsid w:val="00A375C5"/>
    <w:rsid w:val="00A434D8"/>
    <w:rsid w:val="00A457F7"/>
    <w:rsid w:val="00A4582D"/>
    <w:rsid w:val="00A45EBE"/>
    <w:rsid w:val="00A47FE8"/>
    <w:rsid w:val="00A5012A"/>
    <w:rsid w:val="00A520BA"/>
    <w:rsid w:val="00A54AD3"/>
    <w:rsid w:val="00A5690A"/>
    <w:rsid w:val="00A56F7B"/>
    <w:rsid w:val="00A655F9"/>
    <w:rsid w:val="00A66050"/>
    <w:rsid w:val="00A70730"/>
    <w:rsid w:val="00A70A8D"/>
    <w:rsid w:val="00A77EFB"/>
    <w:rsid w:val="00A80970"/>
    <w:rsid w:val="00A830CD"/>
    <w:rsid w:val="00A83149"/>
    <w:rsid w:val="00A85922"/>
    <w:rsid w:val="00A8653C"/>
    <w:rsid w:val="00A9484E"/>
    <w:rsid w:val="00A94D32"/>
    <w:rsid w:val="00A958D1"/>
    <w:rsid w:val="00A95DF6"/>
    <w:rsid w:val="00A96CD3"/>
    <w:rsid w:val="00A97538"/>
    <w:rsid w:val="00AA17C1"/>
    <w:rsid w:val="00AA79EB"/>
    <w:rsid w:val="00AB28C2"/>
    <w:rsid w:val="00AB2C56"/>
    <w:rsid w:val="00AB2ECA"/>
    <w:rsid w:val="00AB5BE3"/>
    <w:rsid w:val="00AB7BA1"/>
    <w:rsid w:val="00AC5903"/>
    <w:rsid w:val="00AC59C7"/>
    <w:rsid w:val="00AC727B"/>
    <w:rsid w:val="00AC7A7A"/>
    <w:rsid w:val="00AC7EC3"/>
    <w:rsid w:val="00AD55A1"/>
    <w:rsid w:val="00AD7A2B"/>
    <w:rsid w:val="00AE0745"/>
    <w:rsid w:val="00AE2414"/>
    <w:rsid w:val="00AE2FFE"/>
    <w:rsid w:val="00AE4DC5"/>
    <w:rsid w:val="00AE7649"/>
    <w:rsid w:val="00AE7EB7"/>
    <w:rsid w:val="00AF272B"/>
    <w:rsid w:val="00AF365E"/>
    <w:rsid w:val="00AF36D3"/>
    <w:rsid w:val="00AF4AD0"/>
    <w:rsid w:val="00AF6084"/>
    <w:rsid w:val="00B005A1"/>
    <w:rsid w:val="00B0357E"/>
    <w:rsid w:val="00B075B8"/>
    <w:rsid w:val="00B11813"/>
    <w:rsid w:val="00B11D0D"/>
    <w:rsid w:val="00B13AD1"/>
    <w:rsid w:val="00B14882"/>
    <w:rsid w:val="00B14BCE"/>
    <w:rsid w:val="00B14F97"/>
    <w:rsid w:val="00B156D1"/>
    <w:rsid w:val="00B163DC"/>
    <w:rsid w:val="00B17512"/>
    <w:rsid w:val="00B1799E"/>
    <w:rsid w:val="00B216F6"/>
    <w:rsid w:val="00B2288A"/>
    <w:rsid w:val="00B23090"/>
    <w:rsid w:val="00B249FB"/>
    <w:rsid w:val="00B24F0F"/>
    <w:rsid w:val="00B260E5"/>
    <w:rsid w:val="00B31A5B"/>
    <w:rsid w:val="00B34771"/>
    <w:rsid w:val="00B37329"/>
    <w:rsid w:val="00B374F9"/>
    <w:rsid w:val="00B413E9"/>
    <w:rsid w:val="00B4701F"/>
    <w:rsid w:val="00B47260"/>
    <w:rsid w:val="00B50272"/>
    <w:rsid w:val="00B511F1"/>
    <w:rsid w:val="00B51814"/>
    <w:rsid w:val="00B5332E"/>
    <w:rsid w:val="00B53FEF"/>
    <w:rsid w:val="00B56E1F"/>
    <w:rsid w:val="00B61697"/>
    <w:rsid w:val="00B63D32"/>
    <w:rsid w:val="00B65119"/>
    <w:rsid w:val="00B67D9E"/>
    <w:rsid w:val="00B70044"/>
    <w:rsid w:val="00B72E97"/>
    <w:rsid w:val="00B747C1"/>
    <w:rsid w:val="00B760F6"/>
    <w:rsid w:val="00B77EA9"/>
    <w:rsid w:val="00B90400"/>
    <w:rsid w:val="00B9108D"/>
    <w:rsid w:val="00B93687"/>
    <w:rsid w:val="00B948E2"/>
    <w:rsid w:val="00B9795A"/>
    <w:rsid w:val="00BA08A5"/>
    <w:rsid w:val="00BA2C15"/>
    <w:rsid w:val="00BA3C54"/>
    <w:rsid w:val="00BA4442"/>
    <w:rsid w:val="00BB5E61"/>
    <w:rsid w:val="00BB6885"/>
    <w:rsid w:val="00BB6E10"/>
    <w:rsid w:val="00BB7A42"/>
    <w:rsid w:val="00BC6D25"/>
    <w:rsid w:val="00BD0DDC"/>
    <w:rsid w:val="00BD44E2"/>
    <w:rsid w:val="00BE0D09"/>
    <w:rsid w:val="00BE289E"/>
    <w:rsid w:val="00BE52FC"/>
    <w:rsid w:val="00BE5E89"/>
    <w:rsid w:val="00BF27CC"/>
    <w:rsid w:val="00BF5048"/>
    <w:rsid w:val="00C02C40"/>
    <w:rsid w:val="00C06867"/>
    <w:rsid w:val="00C06EBE"/>
    <w:rsid w:val="00C106AB"/>
    <w:rsid w:val="00C20CCA"/>
    <w:rsid w:val="00C20F19"/>
    <w:rsid w:val="00C21560"/>
    <w:rsid w:val="00C31980"/>
    <w:rsid w:val="00C35FE6"/>
    <w:rsid w:val="00C37922"/>
    <w:rsid w:val="00C42260"/>
    <w:rsid w:val="00C44990"/>
    <w:rsid w:val="00C50182"/>
    <w:rsid w:val="00C50300"/>
    <w:rsid w:val="00C54682"/>
    <w:rsid w:val="00C62BC3"/>
    <w:rsid w:val="00C63E28"/>
    <w:rsid w:val="00C71EA9"/>
    <w:rsid w:val="00C73484"/>
    <w:rsid w:val="00C76D7D"/>
    <w:rsid w:val="00C773F9"/>
    <w:rsid w:val="00C77476"/>
    <w:rsid w:val="00C7768E"/>
    <w:rsid w:val="00C83D44"/>
    <w:rsid w:val="00C86C3C"/>
    <w:rsid w:val="00C90341"/>
    <w:rsid w:val="00C91E28"/>
    <w:rsid w:val="00C93A5B"/>
    <w:rsid w:val="00C94A65"/>
    <w:rsid w:val="00CA2815"/>
    <w:rsid w:val="00CA43C7"/>
    <w:rsid w:val="00CA478F"/>
    <w:rsid w:val="00CA5162"/>
    <w:rsid w:val="00CA635D"/>
    <w:rsid w:val="00CB369B"/>
    <w:rsid w:val="00CC39AC"/>
    <w:rsid w:val="00CC4476"/>
    <w:rsid w:val="00CC4D2D"/>
    <w:rsid w:val="00CD55F3"/>
    <w:rsid w:val="00CE226C"/>
    <w:rsid w:val="00CE6BA4"/>
    <w:rsid w:val="00CE7A4A"/>
    <w:rsid w:val="00CF59F1"/>
    <w:rsid w:val="00CF6722"/>
    <w:rsid w:val="00CF767C"/>
    <w:rsid w:val="00D03AE5"/>
    <w:rsid w:val="00D04AE6"/>
    <w:rsid w:val="00D06FBC"/>
    <w:rsid w:val="00D11044"/>
    <w:rsid w:val="00D112B3"/>
    <w:rsid w:val="00D1233D"/>
    <w:rsid w:val="00D1497F"/>
    <w:rsid w:val="00D14F52"/>
    <w:rsid w:val="00D165F5"/>
    <w:rsid w:val="00D16CC0"/>
    <w:rsid w:val="00D17329"/>
    <w:rsid w:val="00D23C6A"/>
    <w:rsid w:val="00D26936"/>
    <w:rsid w:val="00D33753"/>
    <w:rsid w:val="00D346AC"/>
    <w:rsid w:val="00D47B18"/>
    <w:rsid w:val="00D511DA"/>
    <w:rsid w:val="00D53166"/>
    <w:rsid w:val="00D54492"/>
    <w:rsid w:val="00D54B76"/>
    <w:rsid w:val="00D56226"/>
    <w:rsid w:val="00D572AC"/>
    <w:rsid w:val="00D573C7"/>
    <w:rsid w:val="00D66391"/>
    <w:rsid w:val="00D6771E"/>
    <w:rsid w:val="00D73529"/>
    <w:rsid w:val="00D75E65"/>
    <w:rsid w:val="00D820F9"/>
    <w:rsid w:val="00D838A6"/>
    <w:rsid w:val="00D87D3D"/>
    <w:rsid w:val="00D87F91"/>
    <w:rsid w:val="00D9045F"/>
    <w:rsid w:val="00D9097C"/>
    <w:rsid w:val="00D93CB7"/>
    <w:rsid w:val="00D95654"/>
    <w:rsid w:val="00D96394"/>
    <w:rsid w:val="00DA1F81"/>
    <w:rsid w:val="00DA3E93"/>
    <w:rsid w:val="00DA41FE"/>
    <w:rsid w:val="00DA6370"/>
    <w:rsid w:val="00DA6EF9"/>
    <w:rsid w:val="00DB2013"/>
    <w:rsid w:val="00DB225D"/>
    <w:rsid w:val="00DC280A"/>
    <w:rsid w:val="00DC2989"/>
    <w:rsid w:val="00DC2C6D"/>
    <w:rsid w:val="00DC5915"/>
    <w:rsid w:val="00DC6661"/>
    <w:rsid w:val="00DD5DEC"/>
    <w:rsid w:val="00DE3129"/>
    <w:rsid w:val="00DE4D44"/>
    <w:rsid w:val="00DE675E"/>
    <w:rsid w:val="00DE6869"/>
    <w:rsid w:val="00DE724A"/>
    <w:rsid w:val="00DF2024"/>
    <w:rsid w:val="00DF322E"/>
    <w:rsid w:val="00E03258"/>
    <w:rsid w:val="00E03727"/>
    <w:rsid w:val="00E06F61"/>
    <w:rsid w:val="00E076AD"/>
    <w:rsid w:val="00E10576"/>
    <w:rsid w:val="00E1176A"/>
    <w:rsid w:val="00E1239A"/>
    <w:rsid w:val="00E15652"/>
    <w:rsid w:val="00E2063D"/>
    <w:rsid w:val="00E2117A"/>
    <w:rsid w:val="00E22558"/>
    <w:rsid w:val="00E33373"/>
    <w:rsid w:val="00E341EC"/>
    <w:rsid w:val="00E3758E"/>
    <w:rsid w:val="00E406B5"/>
    <w:rsid w:val="00E4621F"/>
    <w:rsid w:val="00E468D9"/>
    <w:rsid w:val="00E46FD7"/>
    <w:rsid w:val="00E5065A"/>
    <w:rsid w:val="00E54229"/>
    <w:rsid w:val="00E56622"/>
    <w:rsid w:val="00E5678C"/>
    <w:rsid w:val="00E6050A"/>
    <w:rsid w:val="00E6203C"/>
    <w:rsid w:val="00E628B9"/>
    <w:rsid w:val="00E63001"/>
    <w:rsid w:val="00E638A9"/>
    <w:rsid w:val="00E64A26"/>
    <w:rsid w:val="00E654A9"/>
    <w:rsid w:val="00E70B32"/>
    <w:rsid w:val="00E732EC"/>
    <w:rsid w:val="00E75E77"/>
    <w:rsid w:val="00E85B90"/>
    <w:rsid w:val="00E924B4"/>
    <w:rsid w:val="00EA066D"/>
    <w:rsid w:val="00EA1EC7"/>
    <w:rsid w:val="00EA2735"/>
    <w:rsid w:val="00EA3CFF"/>
    <w:rsid w:val="00EA4967"/>
    <w:rsid w:val="00EA6D9E"/>
    <w:rsid w:val="00EB2014"/>
    <w:rsid w:val="00EB25A2"/>
    <w:rsid w:val="00EB30DF"/>
    <w:rsid w:val="00EC509A"/>
    <w:rsid w:val="00EC5EC1"/>
    <w:rsid w:val="00EC7796"/>
    <w:rsid w:val="00ED08B9"/>
    <w:rsid w:val="00ED3D9D"/>
    <w:rsid w:val="00EE1ADA"/>
    <w:rsid w:val="00EE3355"/>
    <w:rsid w:val="00EE70C0"/>
    <w:rsid w:val="00EF1528"/>
    <w:rsid w:val="00EF1D7F"/>
    <w:rsid w:val="00EF1EC5"/>
    <w:rsid w:val="00EF2441"/>
    <w:rsid w:val="00EF3B4B"/>
    <w:rsid w:val="00EF5083"/>
    <w:rsid w:val="00EF59E6"/>
    <w:rsid w:val="00EF5DE7"/>
    <w:rsid w:val="00F00344"/>
    <w:rsid w:val="00F035EA"/>
    <w:rsid w:val="00F132D5"/>
    <w:rsid w:val="00F13D09"/>
    <w:rsid w:val="00F14D9E"/>
    <w:rsid w:val="00F15AD9"/>
    <w:rsid w:val="00F17E6B"/>
    <w:rsid w:val="00F21521"/>
    <w:rsid w:val="00F23CE0"/>
    <w:rsid w:val="00F30C73"/>
    <w:rsid w:val="00F31817"/>
    <w:rsid w:val="00F31D37"/>
    <w:rsid w:val="00F33AD6"/>
    <w:rsid w:val="00F33DAC"/>
    <w:rsid w:val="00F35B51"/>
    <w:rsid w:val="00F42B03"/>
    <w:rsid w:val="00F45738"/>
    <w:rsid w:val="00F45D16"/>
    <w:rsid w:val="00F51792"/>
    <w:rsid w:val="00F543B2"/>
    <w:rsid w:val="00F5717D"/>
    <w:rsid w:val="00F615ED"/>
    <w:rsid w:val="00F6558D"/>
    <w:rsid w:val="00F65BCD"/>
    <w:rsid w:val="00F6648D"/>
    <w:rsid w:val="00F6662D"/>
    <w:rsid w:val="00F677D1"/>
    <w:rsid w:val="00F71B90"/>
    <w:rsid w:val="00F71BCF"/>
    <w:rsid w:val="00F72265"/>
    <w:rsid w:val="00F7289C"/>
    <w:rsid w:val="00F741F2"/>
    <w:rsid w:val="00F742EF"/>
    <w:rsid w:val="00F74F63"/>
    <w:rsid w:val="00F7573B"/>
    <w:rsid w:val="00F75F8F"/>
    <w:rsid w:val="00F766EA"/>
    <w:rsid w:val="00F8161C"/>
    <w:rsid w:val="00F827A1"/>
    <w:rsid w:val="00F8410B"/>
    <w:rsid w:val="00F84516"/>
    <w:rsid w:val="00F90EEB"/>
    <w:rsid w:val="00F93F16"/>
    <w:rsid w:val="00F950FA"/>
    <w:rsid w:val="00F958A9"/>
    <w:rsid w:val="00F965B0"/>
    <w:rsid w:val="00F97074"/>
    <w:rsid w:val="00FA4153"/>
    <w:rsid w:val="00FA5FE1"/>
    <w:rsid w:val="00FB0340"/>
    <w:rsid w:val="00FB3761"/>
    <w:rsid w:val="00FB3D16"/>
    <w:rsid w:val="00FB782A"/>
    <w:rsid w:val="00FB7A8E"/>
    <w:rsid w:val="00FB7BE6"/>
    <w:rsid w:val="00FC1E79"/>
    <w:rsid w:val="00FC3E52"/>
    <w:rsid w:val="00FC7F6B"/>
    <w:rsid w:val="00FD5C6A"/>
    <w:rsid w:val="00FD6A78"/>
    <w:rsid w:val="00FD7A51"/>
    <w:rsid w:val="00FE1D81"/>
    <w:rsid w:val="00FE2A4F"/>
    <w:rsid w:val="00FE2D86"/>
    <w:rsid w:val="00FE3FF1"/>
    <w:rsid w:val="00FE573E"/>
    <w:rsid w:val="00FE7B4D"/>
    <w:rsid w:val="00FF2FA9"/>
    <w:rsid w:val="00FF3939"/>
    <w:rsid w:val="00FF5764"/>
    <w:rsid w:val="00FF7548"/>
    <w:rsid w:val="00FF7C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9E707"/>
  <w15:docId w15:val="{21E4C823-0A80-46EA-AB1D-9EC8C9164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C2088"/>
    <w:rPr>
      <w:rFonts w:ascii="Times New Roman" w:hAnsi="Times New Roman"/>
      <w:sz w:val="24"/>
    </w:rPr>
  </w:style>
  <w:style w:type="paragraph" w:styleId="berschrift1">
    <w:name w:val="heading 1"/>
    <w:basedOn w:val="Standard"/>
    <w:next w:val="Standard"/>
    <w:link w:val="berschrift1Zchn"/>
    <w:uiPriority w:val="9"/>
    <w:qFormat/>
    <w:rsid w:val="0043007E"/>
    <w:pPr>
      <w:keepNext/>
      <w:keepLines/>
      <w:numPr>
        <w:numId w:val="23"/>
      </w:numPr>
      <w:spacing w:before="480" w:after="0"/>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C1271"/>
    <w:pPr>
      <w:keepNext/>
      <w:keepLines/>
      <w:numPr>
        <w:ilvl w:val="1"/>
        <w:numId w:val="23"/>
      </w:numPr>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E638A9"/>
    <w:pPr>
      <w:keepNext/>
      <w:keepLines/>
      <w:numPr>
        <w:ilvl w:val="2"/>
        <w:numId w:val="2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E638A9"/>
    <w:pPr>
      <w:keepNext/>
      <w:keepLines/>
      <w:numPr>
        <w:ilvl w:val="3"/>
        <w:numId w:val="2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638A9"/>
    <w:pPr>
      <w:keepNext/>
      <w:keepLines/>
      <w:numPr>
        <w:ilvl w:val="4"/>
        <w:numId w:val="2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638A9"/>
    <w:pPr>
      <w:keepNext/>
      <w:keepLines/>
      <w:numPr>
        <w:ilvl w:val="5"/>
        <w:numId w:val="2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638A9"/>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638A9"/>
    <w:pPr>
      <w:keepNext/>
      <w:keepLines/>
      <w:numPr>
        <w:ilvl w:val="7"/>
        <w:numId w:val="2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E638A9"/>
    <w:pPr>
      <w:keepNext/>
      <w:keepLines/>
      <w:numPr>
        <w:ilvl w:val="8"/>
        <w:numId w:val="2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007E"/>
    <w:rPr>
      <w:rFonts w:asciiTheme="majorHAnsi" w:eastAsiaTheme="majorEastAsia" w:hAnsiTheme="majorHAnsi" w:cstheme="majorBidi"/>
      <w:b/>
      <w:bCs/>
      <w:sz w:val="28"/>
      <w:szCs w:val="28"/>
    </w:rPr>
  </w:style>
  <w:style w:type="paragraph" w:styleId="Listenabsatz">
    <w:name w:val="List Paragraph"/>
    <w:basedOn w:val="Standard"/>
    <w:uiPriority w:val="34"/>
    <w:qFormat/>
    <w:rsid w:val="00A96CD3"/>
    <w:pPr>
      <w:ind w:left="720"/>
      <w:contextualSpacing/>
    </w:pPr>
  </w:style>
  <w:style w:type="character" w:styleId="HTMLVariable">
    <w:name w:val="HTML Variable"/>
    <w:basedOn w:val="Absatz-Standardschriftart"/>
    <w:uiPriority w:val="99"/>
    <w:semiHidden/>
    <w:unhideWhenUsed/>
    <w:rsid w:val="00E638A9"/>
    <w:rPr>
      <w:i/>
      <w:iCs/>
    </w:rPr>
  </w:style>
  <w:style w:type="character" w:styleId="HTMLSchreibmaschine">
    <w:name w:val="HTML Typewriter"/>
    <w:basedOn w:val="Absatz-Standardschriftart"/>
    <w:uiPriority w:val="99"/>
    <w:semiHidden/>
    <w:unhideWhenUsed/>
    <w:rsid w:val="00E638A9"/>
    <w:rPr>
      <w:rFonts w:ascii="Consolas" w:hAnsi="Consolas"/>
      <w:sz w:val="20"/>
      <w:szCs w:val="20"/>
    </w:rPr>
  </w:style>
  <w:style w:type="character" w:styleId="HTMLBeispiel">
    <w:name w:val="HTML Sample"/>
    <w:basedOn w:val="Absatz-Standardschriftart"/>
    <w:uiPriority w:val="99"/>
    <w:semiHidden/>
    <w:unhideWhenUsed/>
    <w:rsid w:val="00E638A9"/>
    <w:rPr>
      <w:rFonts w:ascii="Consolas" w:hAnsi="Consolas"/>
      <w:sz w:val="24"/>
      <w:szCs w:val="24"/>
    </w:rPr>
  </w:style>
  <w:style w:type="paragraph" w:styleId="HTMLVorformatiert">
    <w:name w:val="HTML Preformatted"/>
    <w:basedOn w:val="Standard"/>
    <w:link w:val="HTMLVorformatiertZchn"/>
    <w:uiPriority w:val="99"/>
    <w:semiHidden/>
    <w:unhideWhenUsed/>
    <w:rsid w:val="00E638A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38A9"/>
    <w:rPr>
      <w:rFonts w:ascii="Consolas" w:hAnsi="Consolas"/>
      <w:sz w:val="20"/>
      <w:szCs w:val="20"/>
    </w:rPr>
  </w:style>
  <w:style w:type="character" w:styleId="HTMLTastatur">
    <w:name w:val="HTML Keyboard"/>
    <w:basedOn w:val="Absatz-Standardschriftart"/>
    <w:uiPriority w:val="99"/>
    <w:semiHidden/>
    <w:unhideWhenUsed/>
    <w:rsid w:val="00E638A9"/>
    <w:rPr>
      <w:rFonts w:ascii="Consolas" w:hAnsi="Consolas"/>
      <w:sz w:val="20"/>
      <w:szCs w:val="20"/>
    </w:rPr>
  </w:style>
  <w:style w:type="character" w:styleId="HTMLDefinition">
    <w:name w:val="HTML Definition"/>
    <w:basedOn w:val="Absatz-Standardschriftart"/>
    <w:uiPriority w:val="99"/>
    <w:semiHidden/>
    <w:unhideWhenUsed/>
    <w:rsid w:val="00E638A9"/>
    <w:rPr>
      <w:i/>
      <w:iCs/>
    </w:rPr>
  </w:style>
  <w:style w:type="character" w:styleId="HTMLCode">
    <w:name w:val="HTML Code"/>
    <w:basedOn w:val="Absatz-Standardschriftart"/>
    <w:uiPriority w:val="99"/>
    <w:semiHidden/>
    <w:unhideWhenUsed/>
    <w:rsid w:val="00E638A9"/>
    <w:rPr>
      <w:rFonts w:ascii="Consolas" w:hAnsi="Consolas"/>
      <w:sz w:val="20"/>
      <w:szCs w:val="20"/>
    </w:rPr>
  </w:style>
  <w:style w:type="character" w:styleId="HTMLZitat">
    <w:name w:val="HTML Cite"/>
    <w:basedOn w:val="Absatz-Standardschriftart"/>
    <w:uiPriority w:val="99"/>
    <w:semiHidden/>
    <w:unhideWhenUsed/>
    <w:rsid w:val="00E638A9"/>
    <w:rPr>
      <w:i/>
      <w:iCs/>
    </w:rPr>
  </w:style>
  <w:style w:type="paragraph" w:styleId="HTMLAdresse">
    <w:name w:val="HTML Address"/>
    <w:basedOn w:val="Standard"/>
    <w:link w:val="HTMLAdresseZchn"/>
    <w:uiPriority w:val="99"/>
    <w:semiHidden/>
    <w:unhideWhenUsed/>
    <w:rsid w:val="00E638A9"/>
    <w:pPr>
      <w:spacing w:after="0" w:line="240" w:lineRule="auto"/>
    </w:pPr>
    <w:rPr>
      <w:i/>
      <w:iCs/>
    </w:rPr>
  </w:style>
  <w:style w:type="character" w:customStyle="1" w:styleId="HTMLAdresseZchn">
    <w:name w:val="HTML Adresse Zchn"/>
    <w:basedOn w:val="Absatz-Standardschriftart"/>
    <w:link w:val="HTMLAdresse"/>
    <w:uiPriority w:val="99"/>
    <w:semiHidden/>
    <w:rsid w:val="00E638A9"/>
    <w:rPr>
      <w:i/>
      <w:iCs/>
    </w:rPr>
  </w:style>
  <w:style w:type="character" w:styleId="HTMLAkronym">
    <w:name w:val="HTML Acronym"/>
    <w:basedOn w:val="Absatz-Standardschriftart"/>
    <w:uiPriority w:val="99"/>
    <w:semiHidden/>
    <w:unhideWhenUsed/>
    <w:rsid w:val="00E638A9"/>
  </w:style>
  <w:style w:type="paragraph" w:styleId="StandardWeb">
    <w:name w:val="Normal (Web)"/>
    <w:basedOn w:val="Standard"/>
    <w:uiPriority w:val="99"/>
    <w:semiHidden/>
    <w:unhideWhenUsed/>
    <w:rsid w:val="00E638A9"/>
    <w:rPr>
      <w:rFonts w:cs="Times New Roman"/>
      <w:szCs w:val="24"/>
    </w:rPr>
  </w:style>
  <w:style w:type="paragraph" w:styleId="NurText">
    <w:name w:val="Plain Text"/>
    <w:basedOn w:val="Standard"/>
    <w:link w:val="NurTextZchn"/>
    <w:uiPriority w:val="99"/>
    <w:unhideWhenUsed/>
    <w:rsid w:val="00E638A9"/>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E638A9"/>
    <w:rPr>
      <w:rFonts w:ascii="Consolas" w:hAnsi="Consolas"/>
      <w:sz w:val="21"/>
      <w:szCs w:val="21"/>
    </w:rPr>
  </w:style>
  <w:style w:type="paragraph" w:styleId="Dokumentstruktur">
    <w:name w:val="Document Map"/>
    <w:basedOn w:val="Standard"/>
    <w:link w:val="DokumentstrukturZchn"/>
    <w:uiPriority w:val="99"/>
    <w:semiHidden/>
    <w:unhideWhenUsed/>
    <w:rsid w:val="00E638A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638A9"/>
    <w:rPr>
      <w:rFonts w:ascii="Tahoma" w:hAnsi="Tahoma" w:cs="Tahoma"/>
      <w:sz w:val="16"/>
      <w:szCs w:val="16"/>
    </w:rPr>
  </w:style>
  <w:style w:type="character" w:styleId="Hervorhebung">
    <w:name w:val="Emphasis"/>
    <w:basedOn w:val="Absatz-Standardschriftart"/>
    <w:uiPriority w:val="20"/>
    <w:qFormat/>
    <w:rsid w:val="00E638A9"/>
    <w:rPr>
      <w:i/>
      <w:iCs/>
    </w:rPr>
  </w:style>
  <w:style w:type="character" w:styleId="Fett">
    <w:name w:val="Strong"/>
    <w:basedOn w:val="Absatz-Standardschriftart"/>
    <w:uiPriority w:val="22"/>
    <w:qFormat/>
    <w:rsid w:val="00E638A9"/>
    <w:rPr>
      <w:b/>
      <w:bCs/>
    </w:rPr>
  </w:style>
  <w:style w:type="character" w:styleId="BesuchterLink">
    <w:name w:val="FollowedHyperlink"/>
    <w:basedOn w:val="Absatz-Standardschriftart"/>
    <w:uiPriority w:val="99"/>
    <w:semiHidden/>
    <w:unhideWhenUsed/>
    <w:rsid w:val="00E638A9"/>
    <w:rPr>
      <w:color w:val="800080" w:themeColor="followedHyperlink"/>
      <w:u w:val="single"/>
    </w:rPr>
  </w:style>
  <w:style w:type="character" w:styleId="Hyperlink">
    <w:name w:val="Hyperlink"/>
    <w:basedOn w:val="Absatz-Standardschriftart"/>
    <w:uiPriority w:val="99"/>
    <w:unhideWhenUsed/>
    <w:rsid w:val="00E638A9"/>
    <w:rPr>
      <w:color w:val="0000FF" w:themeColor="hyperlink"/>
      <w:u w:val="single"/>
    </w:rPr>
  </w:style>
  <w:style w:type="paragraph" w:styleId="Blocktext">
    <w:name w:val="Block Text"/>
    <w:basedOn w:val="Standard"/>
    <w:uiPriority w:val="99"/>
    <w:semiHidden/>
    <w:unhideWhenUsed/>
    <w:rsid w:val="00E638A9"/>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E638A9"/>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38A9"/>
    <w:rPr>
      <w:sz w:val="16"/>
      <w:szCs w:val="16"/>
    </w:rPr>
  </w:style>
  <w:style w:type="paragraph" w:styleId="Textkrper-Einzug2">
    <w:name w:val="Body Text Indent 2"/>
    <w:basedOn w:val="Standard"/>
    <w:link w:val="Textkrper-Einzug2Zchn"/>
    <w:uiPriority w:val="99"/>
    <w:semiHidden/>
    <w:unhideWhenUsed/>
    <w:rsid w:val="00E638A9"/>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38A9"/>
  </w:style>
  <w:style w:type="paragraph" w:styleId="Textkrper3">
    <w:name w:val="Body Text 3"/>
    <w:basedOn w:val="Standard"/>
    <w:link w:val="Textkrper3Zchn"/>
    <w:uiPriority w:val="99"/>
    <w:semiHidden/>
    <w:unhideWhenUsed/>
    <w:rsid w:val="00E638A9"/>
    <w:pPr>
      <w:spacing w:after="120"/>
    </w:pPr>
    <w:rPr>
      <w:sz w:val="16"/>
      <w:szCs w:val="16"/>
    </w:rPr>
  </w:style>
  <w:style w:type="character" w:customStyle="1" w:styleId="Textkrper3Zchn">
    <w:name w:val="Textkörper 3 Zchn"/>
    <w:basedOn w:val="Absatz-Standardschriftart"/>
    <w:link w:val="Textkrper3"/>
    <w:uiPriority w:val="99"/>
    <w:semiHidden/>
    <w:rsid w:val="00E638A9"/>
    <w:rPr>
      <w:sz w:val="16"/>
      <w:szCs w:val="16"/>
    </w:rPr>
  </w:style>
  <w:style w:type="paragraph" w:styleId="Textkrper2">
    <w:name w:val="Body Text 2"/>
    <w:basedOn w:val="Standard"/>
    <w:link w:val="Textkrper2Zchn"/>
    <w:uiPriority w:val="99"/>
    <w:semiHidden/>
    <w:unhideWhenUsed/>
    <w:rsid w:val="00E638A9"/>
    <w:pPr>
      <w:spacing w:after="120" w:line="480" w:lineRule="auto"/>
    </w:pPr>
  </w:style>
  <w:style w:type="character" w:customStyle="1" w:styleId="Textkrper2Zchn">
    <w:name w:val="Textkörper 2 Zchn"/>
    <w:basedOn w:val="Absatz-Standardschriftart"/>
    <w:link w:val="Textkrper2"/>
    <w:uiPriority w:val="99"/>
    <w:semiHidden/>
    <w:rsid w:val="00E638A9"/>
  </w:style>
  <w:style w:type="paragraph" w:styleId="Fu-Endnotenberschrift">
    <w:name w:val="Note Heading"/>
    <w:basedOn w:val="Standard"/>
    <w:next w:val="Standard"/>
    <w:link w:val="Fu-EndnotenberschriftZchn"/>
    <w:uiPriority w:val="99"/>
    <w:semiHidden/>
    <w:unhideWhenUsed/>
    <w:rsid w:val="00E638A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38A9"/>
  </w:style>
  <w:style w:type="paragraph" w:styleId="Textkrper-Zeileneinzug">
    <w:name w:val="Body Text Indent"/>
    <w:basedOn w:val="Standard"/>
    <w:link w:val="Textkrper-ZeileneinzugZchn"/>
    <w:uiPriority w:val="99"/>
    <w:semiHidden/>
    <w:unhideWhenUsed/>
    <w:rsid w:val="00E638A9"/>
    <w:pPr>
      <w:spacing w:after="120"/>
      <w:ind w:left="283"/>
    </w:pPr>
  </w:style>
  <w:style w:type="character" w:customStyle="1" w:styleId="Textkrper-ZeileneinzugZchn">
    <w:name w:val="Textkörper-Zeileneinzug Zchn"/>
    <w:basedOn w:val="Absatz-Standardschriftart"/>
    <w:link w:val="Textkrper-Zeileneinzug"/>
    <w:uiPriority w:val="99"/>
    <w:semiHidden/>
    <w:rsid w:val="00E638A9"/>
  </w:style>
  <w:style w:type="paragraph" w:styleId="Textkrper-Erstzeileneinzug2">
    <w:name w:val="Body Text First Indent 2"/>
    <w:basedOn w:val="Textkrper-Zeileneinzug"/>
    <w:link w:val="Textkrper-Erstzeileneinzug2Zchn"/>
    <w:uiPriority w:val="99"/>
    <w:semiHidden/>
    <w:unhideWhenUsed/>
    <w:rsid w:val="00E638A9"/>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38A9"/>
  </w:style>
  <w:style w:type="paragraph" w:styleId="Textkrper">
    <w:name w:val="Body Text"/>
    <w:basedOn w:val="Standard"/>
    <w:link w:val="TextkrperZchn"/>
    <w:uiPriority w:val="99"/>
    <w:semiHidden/>
    <w:unhideWhenUsed/>
    <w:rsid w:val="00E638A9"/>
    <w:pPr>
      <w:spacing w:after="120"/>
    </w:pPr>
  </w:style>
  <w:style w:type="character" w:customStyle="1" w:styleId="TextkrperZchn">
    <w:name w:val="Textkörper Zchn"/>
    <w:basedOn w:val="Absatz-Standardschriftart"/>
    <w:link w:val="Textkrper"/>
    <w:uiPriority w:val="99"/>
    <w:semiHidden/>
    <w:rsid w:val="00E638A9"/>
  </w:style>
  <w:style w:type="paragraph" w:styleId="Textkrper-Erstzeileneinzug">
    <w:name w:val="Body Text First Indent"/>
    <w:basedOn w:val="Textkrper"/>
    <w:link w:val="Textkrper-ErstzeileneinzugZchn"/>
    <w:uiPriority w:val="99"/>
    <w:semiHidden/>
    <w:unhideWhenUsed/>
    <w:rsid w:val="00E638A9"/>
    <w:pPr>
      <w:spacing w:after="200"/>
      <w:ind w:firstLine="360"/>
    </w:pPr>
  </w:style>
  <w:style w:type="character" w:customStyle="1" w:styleId="Textkrper-ErstzeileneinzugZchn">
    <w:name w:val="Textkörper-Erstzeileneinzug Zchn"/>
    <w:basedOn w:val="TextkrperZchn"/>
    <w:link w:val="Textkrper-Erstzeileneinzug"/>
    <w:uiPriority w:val="99"/>
    <w:semiHidden/>
    <w:rsid w:val="00E638A9"/>
  </w:style>
  <w:style w:type="paragraph" w:styleId="Datum">
    <w:name w:val="Date"/>
    <w:basedOn w:val="Standard"/>
    <w:next w:val="Standard"/>
    <w:link w:val="DatumZchn"/>
    <w:uiPriority w:val="99"/>
    <w:semiHidden/>
    <w:unhideWhenUsed/>
    <w:rsid w:val="00E638A9"/>
  </w:style>
  <w:style w:type="character" w:customStyle="1" w:styleId="DatumZchn">
    <w:name w:val="Datum Zchn"/>
    <w:basedOn w:val="Absatz-Standardschriftart"/>
    <w:link w:val="Datum"/>
    <w:uiPriority w:val="99"/>
    <w:semiHidden/>
    <w:rsid w:val="00E638A9"/>
  </w:style>
  <w:style w:type="paragraph" w:styleId="Anrede">
    <w:name w:val="Salutation"/>
    <w:basedOn w:val="Standard"/>
    <w:next w:val="Standard"/>
    <w:link w:val="AnredeZchn"/>
    <w:uiPriority w:val="99"/>
    <w:semiHidden/>
    <w:unhideWhenUsed/>
    <w:rsid w:val="00E638A9"/>
  </w:style>
  <w:style w:type="character" w:customStyle="1" w:styleId="AnredeZchn">
    <w:name w:val="Anrede Zchn"/>
    <w:basedOn w:val="Absatz-Standardschriftart"/>
    <w:link w:val="Anrede"/>
    <w:uiPriority w:val="99"/>
    <w:semiHidden/>
    <w:rsid w:val="00E638A9"/>
  </w:style>
  <w:style w:type="paragraph" w:styleId="Untertitel">
    <w:name w:val="Subtitle"/>
    <w:basedOn w:val="Standard"/>
    <w:next w:val="Standard"/>
    <w:link w:val="UntertitelZchn"/>
    <w:qFormat/>
    <w:rsid w:val="00876A23"/>
    <w:pPr>
      <w:numPr>
        <w:ilvl w:val="1"/>
      </w:numPr>
      <w:ind w:left="708"/>
    </w:pPr>
    <w:rPr>
      <w:rFonts w:eastAsiaTheme="majorEastAsia" w:cstheme="majorBidi"/>
      <w:i/>
      <w:iCs/>
      <w:spacing w:val="15"/>
      <w:sz w:val="22"/>
      <w:szCs w:val="24"/>
    </w:rPr>
  </w:style>
  <w:style w:type="character" w:customStyle="1" w:styleId="UntertitelZchn">
    <w:name w:val="Untertitel Zchn"/>
    <w:basedOn w:val="Absatz-Standardschriftart"/>
    <w:link w:val="Untertitel"/>
    <w:rsid w:val="00876A23"/>
    <w:rPr>
      <w:rFonts w:ascii="Times New Roman" w:eastAsiaTheme="majorEastAsia" w:hAnsi="Times New Roman" w:cstheme="majorBidi"/>
      <w:i/>
      <w:iCs/>
      <w:spacing w:val="15"/>
      <w:szCs w:val="24"/>
    </w:rPr>
  </w:style>
  <w:style w:type="paragraph" w:styleId="Nachrichtenkopf">
    <w:name w:val="Message Header"/>
    <w:basedOn w:val="Standard"/>
    <w:link w:val="NachrichtenkopfZchn"/>
    <w:uiPriority w:val="99"/>
    <w:semiHidden/>
    <w:unhideWhenUsed/>
    <w:rsid w:val="00E638A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638A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38A9"/>
    <w:pPr>
      <w:spacing w:after="120"/>
      <w:ind w:left="1415"/>
      <w:contextualSpacing/>
    </w:pPr>
  </w:style>
  <w:style w:type="paragraph" w:styleId="Listenfortsetzung4">
    <w:name w:val="List Continue 4"/>
    <w:basedOn w:val="Standard"/>
    <w:uiPriority w:val="99"/>
    <w:semiHidden/>
    <w:unhideWhenUsed/>
    <w:rsid w:val="00E638A9"/>
    <w:pPr>
      <w:spacing w:after="120"/>
      <w:ind w:left="1132"/>
      <w:contextualSpacing/>
    </w:pPr>
  </w:style>
  <w:style w:type="paragraph" w:styleId="Listenfortsetzung3">
    <w:name w:val="List Continue 3"/>
    <w:basedOn w:val="Standard"/>
    <w:uiPriority w:val="99"/>
    <w:semiHidden/>
    <w:unhideWhenUsed/>
    <w:rsid w:val="00E638A9"/>
    <w:pPr>
      <w:spacing w:after="120"/>
      <w:ind w:left="849"/>
      <w:contextualSpacing/>
    </w:pPr>
  </w:style>
  <w:style w:type="paragraph" w:styleId="Listenfortsetzung2">
    <w:name w:val="List Continue 2"/>
    <w:basedOn w:val="Standard"/>
    <w:uiPriority w:val="99"/>
    <w:semiHidden/>
    <w:unhideWhenUsed/>
    <w:rsid w:val="00E638A9"/>
    <w:pPr>
      <w:spacing w:after="120"/>
      <w:ind w:left="566"/>
      <w:contextualSpacing/>
    </w:pPr>
  </w:style>
  <w:style w:type="paragraph" w:styleId="Listenfortsetzung">
    <w:name w:val="List Continue"/>
    <w:basedOn w:val="Standard"/>
    <w:uiPriority w:val="99"/>
    <w:semiHidden/>
    <w:unhideWhenUsed/>
    <w:rsid w:val="00E638A9"/>
    <w:pPr>
      <w:spacing w:after="120"/>
      <w:ind w:left="283"/>
      <w:contextualSpacing/>
    </w:pPr>
  </w:style>
  <w:style w:type="paragraph" w:styleId="Unterschrift">
    <w:name w:val="Signature"/>
    <w:basedOn w:val="Standard"/>
    <w:link w:val="UnterschriftZchn"/>
    <w:uiPriority w:val="99"/>
    <w:semiHidden/>
    <w:unhideWhenUsed/>
    <w:rsid w:val="00E638A9"/>
    <w:pPr>
      <w:spacing w:after="0" w:line="240" w:lineRule="auto"/>
      <w:ind w:left="4252"/>
    </w:pPr>
  </w:style>
  <w:style w:type="character" w:customStyle="1" w:styleId="UnterschriftZchn">
    <w:name w:val="Unterschrift Zchn"/>
    <w:basedOn w:val="Absatz-Standardschriftart"/>
    <w:link w:val="Unterschrift"/>
    <w:uiPriority w:val="99"/>
    <w:semiHidden/>
    <w:rsid w:val="00E638A9"/>
  </w:style>
  <w:style w:type="paragraph" w:styleId="Gruformel">
    <w:name w:val="Closing"/>
    <w:basedOn w:val="Standard"/>
    <w:link w:val="GruformelZchn"/>
    <w:uiPriority w:val="99"/>
    <w:semiHidden/>
    <w:unhideWhenUsed/>
    <w:rsid w:val="00E638A9"/>
    <w:pPr>
      <w:spacing w:after="0" w:line="240" w:lineRule="auto"/>
      <w:ind w:left="4252"/>
    </w:pPr>
  </w:style>
  <w:style w:type="character" w:customStyle="1" w:styleId="GruformelZchn">
    <w:name w:val="Grußformel Zchn"/>
    <w:basedOn w:val="Absatz-Standardschriftart"/>
    <w:link w:val="Gruformel"/>
    <w:uiPriority w:val="99"/>
    <w:semiHidden/>
    <w:rsid w:val="00E638A9"/>
  </w:style>
  <w:style w:type="paragraph" w:styleId="Titel">
    <w:name w:val="Title"/>
    <w:basedOn w:val="Standard"/>
    <w:next w:val="Standard"/>
    <w:link w:val="TitelZchn"/>
    <w:uiPriority w:val="10"/>
    <w:qFormat/>
    <w:rsid w:val="00E638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E638A9"/>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E638A9"/>
    <w:pPr>
      <w:numPr>
        <w:numId w:val="2"/>
      </w:numPr>
      <w:contextualSpacing/>
    </w:pPr>
  </w:style>
  <w:style w:type="paragraph" w:styleId="Listennummer4">
    <w:name w:val="List Number 4"/>
    <w:basedOn w:val="Standard"/>
    <w:uiPriority w:val="99"/>
    <w:semiHidden/>
    <w:unhideWhenUsed/>
    <w:rsid w:val="00E638A9"/>
    <w:pPr>
      <w:numPr>
        <w:numId w:val="3"/>
      </w:numPr>
      <w:contextualSpacing/>
    </w:pPr>
  </w:style>
  <w:style w:type="paragraph" w:styleId="Listennummer3">
    <w:name w:val="List Number 3"/>
    <w:basedOn w:val="Standard"/>
    <w:uiPriority w:val="99"/>
    <w:semiHidden/>
    <w:unhideWhenUsed/>
    <w:rsid w:val="00E638A9"/>
    <w:pPr>
      <w:numPr>
        <w:numId w:val="4"/>
      </w:numPr>
      <w:contextualSpacing/>
    </w:pPr>
  </w:style>
  <w:style w:type="paragraph" w:styleId="Listennummer2">
    <w:name w:val="List Number 2"/>
    <w:basedOn w:val="Standard"/>
    <w:uiPriority w:val="99"/>
    <w:semiHidden/>
    <w:unhideWhenUsed/>
    <w:rsid w:val="00E638A9"/>
    <w:pPr>
      <w:numPr>
        <w:numId w:val="5"/>
      </w:numPr>
      <w:contextualSpacing/>
    </w:pPr>
  </w:style>
  <w:style w:type="paragraph" w:styleId="Aufzhlungszeichen5">
    <w:name w:val="List Bullet 5"/>
    <w:basedOn w:val="Standard"/>
    <w:uiPriority w:val="99"/>
    <w:semiHidden/>
    <w:unhideWhenUsed/>
    <w:rsid w:val="00E638A9"/>
    <w:pPr>
      <w:numPr>
        <w:numId w:val="6"/>
      </w:numPr>
      <w:contextualSpacing/>
    </w:pPr>
  </w:style>
  <w:style w:type="paragraph" w:styleId="Aufzhlungszeichen4">
    <w:name w:val="List Bullet 4"/>
    <w:basedOn w:val="Standard"/>
    <w:uiPriority w:val="99"/>
    <w:semiHidden/>
    <w:unhideWhenUsed/>
    <w:rsid w:val="00E638A9"/>
    <w:pPr>
      <w:numPr>
        <w:numId w:val="7"/>
      </w:numPr>
      <w:contextualSpacing/>
    </w:pPr>
  </w:style>
  <w:style w:type="paragraph" w:styleId="Aufzhlungszeichen3">
    <w:name w:val="List Bullet 3"/>
    <w:basedOn w:val="Standard"/>
    <w:uiPriority w:val="99"/>
    <w:semiHidden/>
    <w:unhideWhenUsed/>
    <w:rsid w:val="00E638A9"/>
    <w:pPr>
      <w:numPr>
        <w:numId w:val="8"/>
      </w:numPr>
      <w:contextualSpacing/>
    </w:pPr>
  </w:style>
  <w:style w:type="paragraph" w:styleId="Aufzhlungszeichen2">
    <w:name w:val="List Bullet 2"/>
    <w:basedOn w:val="Standard"/>
    <w:uiPriority w:val="99"/>
    <w:semiHidden/>
    <w:unhideWhenUsed/>
    <w:rsid w:val="00E638A9"/>
    <w:pPr>
      <w:numPr>
        <w:numId w:val="9"/>
      </w:numPr>
      <w:contextualSpacing/>
    </w:pPr>
  </w:style>
  <w:style w:type="paragraph" w:styleId="Liste5">
    <w:name w:val="List 5"/>
    <w:basedOn w:val="Standard"/>
    <w:uiPriority w:val="99"/>
    <w:semiHidden/>
    <w:unhideWhenUsed/>
    <w:rsid w:val="00E638A9"/>
    <w:pPr>
      <w:ind w:left="1415" w:hanging="283"/>
      <w:contextualSpacing/>
    </w:pPr>
  </w:style>
  <w:style w:type="paragraph" w:styleId="Liste4">
    <w:name w:val="List 4"/>
    <w:basedOn w:val="Standard"/>
    <w:uiPriority w:val="99"/>
    <w:semiHidden/>
    <w:unhideWhenUsed/>
    <w:rsid w:val="00E638A9"/>
    <w:pPr>
      <w:ind w:left="1132" w:hanging="283"/>
      <w:contextualSpacing/>
    </w:pPr>
  </w:style>
  <w:style w:type="paragraph" w:styleId="Liste3">
    <w:name w:val="List 3"/>
    <w:basedOn w:val="Standard"/>
    <w:uiPriority w:val="99"/>
    <w:semiHidden/>
    <w:unhideWhenUsed/>
    <w:rsid w:val="00E638A9"/>
    <w:pPr>
      <w:ind w:left="849" w:hanging="283"/>
      <w:contextualSpacing/>
    </w:pPr>
  </w:style>
  <w:style w:type="paragraph" w:styleId="Liste2">
    <w:name w:val="List 2"/>
    <w:basedOn w:val="Standard"/>
    <w:uiPriority w:val="99"/>
    <w:semiHidden/>
    <w:unhideWhenUsed/>
    <w:rsid w:val="00E638A9"/>
    <w:pPr>
      <w:ind w:left="566" w:hanging="283"/>
      <w:contextualSpacing/>
    </w:pPr>
  </w:style>
  <w:style w:type="paragraph" w:styleId="Listennummer">
    <w:name w:val="List Number"/>
    <w:basedOn w:val="Standard"/>
    <w:uiPriority w:val="99"/>
    <w:semiHidden/>
    <w:unhideWhenUsed/>
    <w:rsid w:val="00E638A9"/>
    <w:pPr>
      <w:numPr>
        <w:numId w:val="10"/>
      </w:numPr>
      <w:contextualSpacing/>
    </w:pPr>
  </w:style>
  <w:style w:type="paragraph" w:styleId="Aufzhlungszeichen">
    <w:name w:val="List Bullet"/>
    <w:basedOn w:val="Standard"/>
    <w:uiPriority w:val="99"/>
    <w:semiHidden/>
    <w:unhideWhenUsed/>
    <w:rsid w:val="00E638A9"/>
    <w:pPr>
      <w:numPr>
        <w:numId w:val="11"/>
      </w:numPr>
      <w:contextualSpacing/>
    </w:pPr>
  </w:style>
  <w:style w:type="paragraph" w:styleId="Liste">
    <w:name w:val="List"/>
    <w:basedOn w:val="Standard"/>
    <w:uiPriority w:val="99"/>
    <w:semiHidden/>
    <w:unhideWhenUsed/>
    <w:rsid w:val="00E638A9"/>
    <w:pPr>
      <w:ind w:left="283" w:hanging="283"/>
      <w:contextualSpacing/>
    </w:pPr>
  </w:style>
  <w:style w:type="paragraph" w:styleId="RGV-berschrift">
    <w:name w:val="toa heading"/>
    <w:basedOn w:val="Standard"/>
    <w:next w:val="Standard"/>
    <w:uiPriority w:val="99"/>
    <w:semiHidden/>
    <w:unhideWhenUsed/>
    <w:rsid w:val="00E638A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638A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38A9"/>
    <w:rPr>
      <w:rFonts w:ascii="Consolas" w:hAnsi="Consolas"/>
      <w:sz w:val="20"/>
      <w:szCs w:val="20"/>
    </w:rPr>
  </w:style>
  <w:style w:type="paragraph" w:styleId="Rechtsgrundlagenverzeichnis">
    <w:name w:val="table of authorities"/>
    <w:basedOn w:val="Standard"/>
    <w:next w:val="Standard"/>
    <w:uiPriority w:val="99"/>
    <w:semiHidden/>
    <w:unhideWhenUsed/>
    <w:rsid w:val="00E638A9"/>
    <w:pPr>
      <w:spacing w:after="0"/>
      <w:ind w:left="220" w:hanging="220"/>
    </w:pPr>
  </w:style>
  <w:style w:type="paragraph" w:styleId="Endnotentext">
    <w:name w:val="endnote text"/>
    <w:basedOn w:val="Standard"/>
    <w:link w:val="EndnotentextZchn"/>
    <w:uiPriority w:val="99"/>
    <w:semiHidden/>
    <w:unhideWhenUsed/>
    <w:rsid w:val="00E638A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38A9"/>
    <w:rPr>
      <w:sz w:val="20"/>
      <w:szCs w:val="20"/>
    </w:rPr>
  </w:style>
  <w:style w:type="character" w:styleId="Endnotenzeichen">
    <w:name w:val="endnote reference"/>
    <w:basedOn w:val="Absatz-Standardschriftart"/>
    <w:uiPriority w:val="99"/>
    <w:semiHidden/>
    <w:unhideWhenUsed/>
    <w:rsid w:val="00E638A9"/>
    <w:rPr>
      <w:vertAlign w:val="superscript"/>
    </w:rPr>
  </w:style>
  <w:style w:type="character" w:styleId="Seitenzahl">
    <w:name w:val="page number"/>
    <w:basedOn w:val="Absatz-Standardschriftart"/>
    <w:uiPriority w:val="99"/>
    <w:semiHidden/>
    <w:unhideWhenUsed/>
    <w:rsid w:val="00E638A9"/>
  </w:style>
  <w:style w:type="character" w:styleId="Zeilennummer">
    <w:name w:val="line number"/>
    <w:basedOn w:val="Absatz-Standardschriftart"/>
    <w:uiPriority w:val="99"/>
    <w:semiHidden/>
    <w:unhideWhenUsed/>
    <w:rsid w:val="00E638A9"/>
  </w:style>
  <w:style w:type="character" w:styleId="Kommentarzeichen">
    <w:name w:val="annotation reference"/>
    <w:basedOn w:val="Absatz-Standardschriftart"/>
    <w:uiPriority w:val="99"/>
    <w:semiHidden/>
    <w:unhideWhenUsed/>
    <w:rsid w:val="00E638A9"/>
    <w:rPr>
      <w:sz w:val="16"/>
      <w:szCs w:val="16"/>
    </w:rPr>
  </w:style>
  <w:style w:type="character" w:styleId="Funotenzeichen">
    <w:name w:val="footnote reference"/>
    <w:basedOn w:val="Absatz-Standardschriftart"/>
    <w:uiPriority w:val="99"/>
    <w:semiHidden/>
    <w:unhideWhenUsed/>
    <w:rsid w:val="00E638A9"/>
    <w:rPr>
      <w:vertAlign w:val="superscript"/>
    </w:rPr>
  </w:style>
  <w:style w:type="paragraph" w:styleId="Umschlagabsenderadresse">
    <w:name w:val="envelope return"/>
    <w:basedOn w:val="Standard"/>
    <w:uiPriority w:val="99"/>
    <w:semiHidden/>
    <w:unhideWhenUsed/>
    <w:rsid w:val="00E638A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38A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638A9"/>
    <w:pPr>
      <w:spacing w:after="0"/>
    </w:pPr>
  </w:style>
  <w:style w:type="paragraph" w:styleId="Beschriftung">
    <w:name w:val="caption"/>
    <w:basedOn w:val="Standard"/>
    <w:next w:val="Standard"/>
    <w:uiPriority w:val="35"/>
    <w:unhideWhenUsed/>
    <w:qFormat/>
    <w:rsid w:val="00E638A9"/>
    <w:pPr>
      <w:spacing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E638A9"/>
    <w:pPr>
      <w:spacing w:after="0" w:line="240" w:lineRule="auto"/>
      <w:ind w:left="220" w:hanging="220"/>
    </w:pPr>
  </w:style>
  <w:style w:type="paragraph" w:styleId="Indexberschrift">
    <w:name w:val="index heading"/>
    <w:basedOn w:val="Standard"/>
    <w:next w:val="Index1"/>
    <w:uiPriority w:val="99"/>
    <w:semiHidden/>
    <w:unhideWhenUsed/>
    <w:rsid w:val="00E638A9"/>
    <w:rPr>
      <w:rFonts w:asciiTheme="majorHAnsi" w:eastAsiaTheme="majorEastAsia" w:hAnsiTheme="majorHAnsi" w:cstheme="majorBidi"/>
      <w:b/>
      <w:bCs/>
    </w:rPr>
  </w:style>
  <w:style w:type="paragraph" w:styleId="Fuzeile">
    <w:name w:val="footer"/>
    <w:basedOn w:val="Standard"/>
    <w:link w:val="FuzeileZchn"/>
    <w:uiPriority w:val="99"/>
    <w:unhideWhenUsed/>
    <w:rsid w:val="00E638A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38A9"/>
  </w:style>
  <w:style w:type="paragraph" w:styleId="Kopfzeile">
    <w:name w:val="header"/>
    <w:basedOn w:val="Standard"/>
    <w:link w:val="KopfzeileZchn"/>
    <w:uiPriority w:val="99"/>
    <w:semiHidden/>
    <w:unhideWhenUsed/>
    <w:rsid w:val="00E638A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E638A9"/>
  </w:style>
  <w:style w:type="paragraph" w:styleId="Kommentartext">
    <w:name w:val="annotation text"/>
    <w:basedOn w:val="Standard"/>
    <w:link w:val="KommentartextZchn"/>
    <w:uiPriority w:val="99"/>
    <w:semiHidden/>
    <w:unhideWhenUsed/>
    <w:rsid w:val="00E638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38A9"/>
    <w:rPr>
      <w:sz w:val="20"/>
      <w:szCs w:val="20"/>
    </w:rPr>
  </w:style>
  <w:style w:type="paragraph" w:styleId="Funotentext">
    <w:name w:val="footnote text"/>
    <w:basedOn w:val="Standard"/>
    <w:link w:val="FunotentextZchn"/>
    <w:uiPriority w:val="99"/>
    <w:semiHidden/>
    <w:unhideWhenUsed/>
    <w:rsid w:val="00E638A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38A9"/>
    <w:rPr>
      <w:sz w:val="20"/>
      <w:szCs w:val="20"/>
    </w:rPr>
  </w:style>
  <w:style w:type="paragraph" w:styleId="Standardeinzug">
    <w:name w:val="Normal Indent"/>
    <w:basedOn w:val="Standard"/>
    <w:uiPriority w:val="99"/>
    <w:semiHidden/>
    <w:unhideWhenUsed/>
    <w:rsid w:val="00E638A9"/>
    <w:pPr>
      <w:ind w:left="708"/>
    </w:pPr>
  </w:style>
  <w:style w:type="paragraph" w:styleId="Verzeichnis9">
    <w:name w:val="toc 9"/>
    <w:basedOn w:val="Standard"/>
    <w:next w:val="Standard"/>
    <w:autoRedefine/>
    <w:uiPriority w:val="39"/>
    <w:semiHidden/>
    <w:unhideWhenUsed/>
    <w:rsid w:val="00E638A9"/>
    <w:pPr>
      <w:spacing w:after="100"/>
      <w:ind w:left="1760"/>
    </w:pPr>
  </w:style>
  <w:style w:type="paragraph" w:styleId="Verzeichnis8">
    <w:name w:val="toc 8"/>
    <w:basedOn w:val="Standard"/>
    <w:next w:val="Standard"/>
    <w:autoRedefine/>
    <w:uiPriority w:val="39"/>
    <w:semiHidden/>
    <w:unhideWhenUsed/>
    <w:rsid w:val="00E638A9"/>
    <w:pPr>
      <w:spacing w:after="100"/>
      <w:ind w:left="1540"/>
    </w:pPr>
  </w:style>
  <w:style w:type="paragraph" w:styleId="Verzeichnis7">
    <w:name w:val="toc 7"/>
    <w:basedOn w:val="Standard"/>
    <w:next w:val="Standard"/>
    <w:autoRedefine/>
    <w:uiPriority w:val="39"/>
    <w:semiHidden/>
    <w:unhideWhenUsed/>
    <w:rsid w:val="00E638A9"/>
    <w:pPr>
      <w:spacing w:after="100"/>
      <w:ind w:left="1320"/>
    </w:pPr>
  </w:style>
  <w:style w:type="paragraph" w:styleId="Verzeichnis6">
    <w:name w:val="toc 6"/>
    <w:basedOn w:val="Standard"/>
    <w:next w:val="Standard"/>
    <w:autoRedefine/>
    <w:uiPriority w:val="39"/>
    <w:semiHidden/>
    <w:unhideWhenUsed/>
    <w:rsid w:val="00E638A9"/>
    <w:pPr>
      <w:spacing w:after="100"/>
      <w:ind w:left="1100"/>
    </w:pPr>
  </w:style>
  <w:style w:type="paragraph" w:styleId="Verzeichnis5">
    <w:name w:val="toc 5"/>
    <w:basedOn w:val="Standard"/>
    <w:next w:val="Standard"/>
    <w:autoRedefine/>
    <w:uiPriority w:val="39"/>
    <w:semiHidden/>
    <w:unhideWhenUsed/>
    <w:rsid w:val="00E638A9"/>
    <w:pPr>
      <w:spacing w:after="100"/>
      <w:ind w:left="880"/>
    </w:pPr>
  </w:style>
  <w:style w:type="paragraph" w:styleId="Verzeichnis4">
    <w:name w:val="toc 4"/>
    <w:basedOn w:val="Standard"/>
    <w:next w:val="Standard"/>
    <w:autoRedefine/>
    <w:uiPriority w:val="39"/>
    <w:semiHidden/>
    <w:unhideWhenUsed/>
    <w:rsid w:val="00E638A9"/>
    <w:pPr>
      <w:spacing w:after="100"/>
      <w:ind w:left="660"/>
    </w:pPr>
  </w:style>
  <w:style w:type="paragraph" w:styleId="Verzeichnis3">
    <w:name w:val="toc 3"/>
    <w:basedOn w:val="Standard"/>
    <w:next w:val="Standard"/>
    <w:autoRedefine/>
    <w:uiPriority w:val="39"/>
    <w:unhideWhenUsed/>
    <w:rsid w:val="00E638A9"/>
    <w:pPr>
      <w:spacing w:after="100"/>
      <w:ind w:left="440"/>
    </w:pPr>
  </w:style>
  <w:style w:type="paragraph" w:styleId="Verzeichnis2">
    <w:name w:val="toc 2"/>
    <w:basedOn w:val="Standard"/>
    <w:next w:val="Standard"/>
    <w:autoRedefine/>
    <w:uiPriority w:val="39"/>
    <w:unhideWhenUsed/>
    <w:rsid w:val="00132E3C"/>
    <w:pPr>
      <w:tabs>
        <w:tab w:val="right" w:leader="dot" w:pos="7927"/>
      </w:tabs>
      <w:spacing w:after="100"/>
      <w:ind w:left="220"/>
    </w:pPr>
  </w:style>
  <w:style w:type="paragraph" w:styleId="Verzeichnis1">
    <w:name w:val="toc 1"/>
    <w:basedOn w:val="Standard"/>
    <w:next w:val="Standard"/>
    <w:autoRedefine/>
    <w:uiPriority w:val="39"/>
    <w:unhideWhenUsed/>
    <w:rsid w:val="00C06EBE"/>
    <w:pPr>
      <w:tabs>
        <w:tab w:val="right" w:leader="dot" w:pos="7927"/>
      </w:tabs>
      <w:spacing w:after="100"/>
    </w:pPr>
  </w:style>
  <w:style w:type="paragraph" w:styleId="Index9">
    <w:name w:val="index 9"/>
    <w:basedOn w:val="Standard"/>
    <w:next w:val="Standard"/>
    <w:autoRedefine/>
    <w:uiPriority w:val="99"/>
    <w:semiHidden/>
    <w:unhideWhenUsed/>
    <w:rsid w:val="00E638A9"/>
    <w:pPr>
      <w:spacing w:after="0" w:line="240" w:lineRule="auto"/>
      <w:ind w:left="1980" w:hanging="220"/>
    </w:pPr>
  </w:style>
  <w:style w:type="paragraph" w:styleId="Index8">
    <w:name w:val="index 8"/>
    <w:basedOn w:val="Standard"/>
    <w:next w:val="Standard"/>
    <w:autoRedefine/>
    <w:uiPriority w:val="99"/>
    <w:semiHidden/>
    <w:unhideWhenUsed/>
    <w:rsid w:val="00E638A9"/>
    <w:pPr>
      <w:spacing w:after="0" w:line="240" w:lineRule="auto"/>
      <w:ind w:left="1760" w:hanging="220"/>
    </w:pPr>
  </w:style>
  <w:style w:type="paragraph" w:styleId="Index7">
    <w:name w:val="index 7"/>
    <w:basedOn w:val="Standard"/>
    <w:next w:val="Standard"/>
    <w:autoRedefine/>
    <w:uiPriority w:val="99"/>
    <w:semiHidden/>
    <w:unhideWhenUsed/>
    <w:rsid w:val="00E638A9"/>
    <w:pPr>
      <w:spacing w:after="0" w:line="240" w:lineRule="auto"/>
      <w:ind w:left="1540" w:hanging="220"/>
    </w:pPr>
  </w:style>
  <w:style w:type="paragraph" w:styleId="Index6">
    <w:name w:val="index 6"/>
    <w:basedOn w:val="Standard"/>
    <w:next w:val="Standard"/>
    <w:autoRedefine/>
    <w:uiPriority w:val="99"/>
    <w:semiHidden/>
    <w:unhideWhenUsed/>
    <w:rsid w:val="00E638A9"/>
    <w:pPr>
      <w:spacing w:after="0" w:line="240" w:lineRule="auto"/>
      <w:ind w:left="1320" w:hanging="220"/>
    </w:pPr>
  </w:style>
  <w:style w:type="paragraph" w:styleId="Index5">
    <w:name w:val="index 5"/>
    <w:basedOn w:val="Standard"/>
    <w:next w:val="Standard"/>
    <w:autoRedefine/>
    <w:uiPriority w:val="99"/>
    <w:semiHidden/>
    <w:unhideWhenUsed/>
    <w:rsid w:val="00E638A9"/>
    <w:pPr>
      <w:spacing w:after="0" w:line="240" w:lineRule="auto"/>
      <w:ind w:left="1100" w:hanging="220"/>
    </w:pPr>
  </w:style>
  <w:style w:type="paragraph" w:styleId="Index4">
    <w:name w:val="index 4"/>
    <w:basedOn w:val="Standard"/>
    <w:next w:val="Standard"/>
    <w:autoRedefine/>
    <w:uiPriority w:val="99"/>
    <w:semiHidden/>
    <w:unhideWhenUsed/>
    <w:rsid w:val="00E638A9"/>
    <w:pPr>
      <w:spacing w:after="0" w:line="240" w:lineRule="auto"/>
      <w:ind w:left="880" w:hanging="220"/>
    </w:pPr>
  </w:style>
  <w:style w:type="paragraph" w:styleId="Index3">
    <w:name w:val="index 3"/>
    <w:basedOn w:val="Standard"/>
    <w:next w:val="Standard"/>
    <w:autoRedefine/>
    <w:uiPriority w:val="99"/>
    <w:semiHidden/>
    <w:unhideWhenUsed/>
    <w:rsid w:val="00E638A9"/>
    <w:pPr>
      <w:spacing w:after="0" w:line="240" w:lineRule="auto"/>
      <w:ind w:left="660" w:hanging="220"/>
    </w:pPr>
  </w:style>
  <w:style w:type="paragraph" w:styleId="Index2">
    <w:name w:val="index 2"/>
    <w:basedOn w:val="Standard"/>
    <w:next w:val="Standard"/>
    <w:autoRedefine/>
    <w:uiPriority w:val="99"/>
    <w:semiHidden/>
    <w:unhideWhenUsed/>
    <w:rsid w:val="00E638A9"/>
    <w:pPr>
      <w:spacing w:after="0" w:line="240" w:lineRule="auto"/>
      <w:ind w:left="440" w:hanging="220"/>
    </w:pPr>
  </w:style>
  <w:style w:type="character" w:customStyle="1" w:styleId="berschrift9Zchn">
    <w:name w:val="Überschrift 9 Zchn"/>
    <w:basedOn w:val="Absatz-Standardschriftart"/>
    <w:link w:val="berschrift9"/>
    <w:uiPriority w:val="9"/>
    <w:semiHidden/>
    <w:rsid w:val="00E638A9"/>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E638A9"/>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E638A9"/>
    <w:rPr>
      <w:rFonts w:asciiTheme="majorHAnsi" w:eastAsiaTheme="majorEastAsia" w:hAnsiTheme="majorHAnsi" w:cstheme="majorBidi"/>
      <w:i/>
      <w:iCs/>
      <w:color w:val="404040" w:themeColor="text1" w:themeTint="BF"/>
    </w:rPr>
  </w:style>
  <w:style w:type="character" w:customStyle="1" w:styleId="berschrift6Zchn">
    <w:name w:val="Überschrift 6 Zchn"/>
    <w:basedOn w:val="Absatz-Standardschriftart"/>
    <w:link w:val="berschrift6"/>
    <w:uiPriority w:val="9"/>
    <w:semiHidden/>
    <w:rsid w:val="00E638A9"/>
    <w:rPr>
      <w:rFonts w:asciiTheme="majorHAnsi" w:eastAsiaTheme="majorEastAsia" w:hAnsiTheme="majorHAnsi" w:cstheme="majorBidi"/>
      <w:i/>
      <w:iCs/>
      <w:color w:val="243F60" w:themeColor="accent1" w:themeShade="7F"/>
    </w:rPr>
  </w:style>
  <w:style w:type="character" w:customStyle="1" w:styleId="berschrift5Zchn">
    <w:name w:val="Überschrift 5 Zchn"/>
    <w:basedOn w:val="Absatz-Standardschriftart"/>
    <w:link w:val="berschrift5"/>
    <w:uiPriority w:val="9"/>
    <w:semiHidden/>
    <w:rsid w:val="00E638A9"/>
    <w:rPr>
      <w:rFonts w:asciiTheme="majorHAnsi" w:eastAsiaTheme="majorEastAsia" w:hAnsiTheme="majorHAnsi" w:cstheme="majorBidi"/>
      <w:color w:val="243F60" w:themeColor="accent1" w:themeShade="7F"/>
    </w:rPr>
  </w:style>
  <w:style w:type="character" w:customStyle="1" w:styleId="berschrift4Zchn">
    <w:name w:val="Überschrift 4 Zchn"/>
    <w:basedOn w:val="Absatz-Standardschriftart"/>
    <w:link w:val="berschrift4"/>
    <w:uiPriority w:val="9"/>
    <w:rsid w:val="00E638A9"/>
    <w:rPr>
      <w:rFonts w:asciiTheme="majorHAnsi" w:eastAsiaTheme="majorEastAsia" w:hAnsiTheme="majorHAnsi" w:cstheme="majorBidi"/>
      <w:b/>
      <w:bCs/>
      <w:i/>
      <w:iCs/>
      <w:color w:val="4F81BD" w:themeColor="accent1"/>
    </w:rPr>
  </w:style>
  <w:style w:type="character" w:customStyle="1" w:styleId="berschrift3Zchn">
    <w:name w:val="Überschrift 3 Zchn"/>
    <w:basedOn w:val="Absatz-Standardschriftart"/>
    <w:link w:val="berschrift3"/>
    <w:uiPriority w:val="9"/>
    <w:rsid w:val="00E638A9"/>
    <w:rPr>
      <w:rFonts w:asciiTheme="majorHAnsi" w:eastAsiaTheme="majorEastAsia" w:hAnsiTheme="majorHAnsi" w:cstheme="majorBidi"/>
      <w:b/>
      <w:bCs/>
      <w:color w:val="4F81BD" w:themeColor="accent1"/>
    </w:rPr>
  </w:style>
  <w:style w:type="character" w:customStyle="1" w:styleId="berschrift2Zchn">
    <w:name w:val="Überschrift 2 Zchn"/>
    <w:basedOn w:val="Absatz-Standardschriftart"/>
    <w:link w:val="berschrift2"/>
    <w:uiPriority w:val="9"/>
    <w:rsid w:val="005C1271"/>
    <w:rPr>
      <w:rFonts w:asciiTheme="majorHAnsi" w:eastAsiaTheme="majorEastAsia" w:hAnsiTheme="majorHAnsi" w:cstheme="majorBidi"/>
      <w:b/>
      <w:bCs/>
      <w:sz w:val="26"/>
      <w:szCs w:val="26"/>
    </w:rPr>
  </w:style>
  <w:style w:type="paragraph" w:customStyle="1" w:styleId="CitaviBibliographyEntry">
    <w:name w:val="Citavi Bibliography Entry"/>
    <w:basedOn w:val="Standard"/>
    <w:link w:val="CitaviBibliographyEntryZchn"/>
    <w:rsid w:val="00E638A9"/>
    <w:pPr>
      <w:tabs>
        <w:tab w:val="left" w:pos="340"/>
      </w:tabs>
      <w:spacing w:after="0"/>
      <w:ind w:left="340" w:hanging="340"/>
    </w:pPr>
  </w:style>
  <w:style w:type="character" w:customStyle="1" w:styleId="CitaviBibliographyEntryZchn">
    <w:name w:val="Citavi Bibliography Entry Zchn"/>
    <w:basedOn w:val="Absatz-Standardschriftart"/>
    <w:link w:val="CitaviBibliographyEntry"/>
    <w:rsid w:val="00E638A9"/>
    <w:rPr>
      <w:rFonts w:ascii="Times New Roman" w:hAnsi="Times New Roman"/>
      <w:sz w:val="24"/>
    </w:rPr>
  </w:style>
  <w:style w:type="paragraph" w:customStyle="1" w:styleId="CitaviBibliographyHeading">
    <w:name w:val="Citavi Bibliography Heading"/>
    <w:basedOn w:val="berschrift1"/>
    <w:link w:val="CitaviBibliographyHeadingZchn"/>
    <w:rsid w:val="00E638A9"/>
    <w:pPr>
      <w:numPr>
        <w:numId w:val="0"/>
      </w:numPr>
    </w:pPr>
  </w:style>
  <w:style w:type="character" w:customStyle="1" w:styleId="CitaviBibliographyHeadingZchn">
    <w:name w:val="Citavi Bibliography Heading Zchn"/>
    <w:basedOn w:val="Absatz-Standardschriftart"/>
    <w:link w:val="CitaviBibliographyHeading"/>
    <w:rsid w:val="00E638A9"/>
    <w:rPr>
      <w:rFonts w:asciiTheme="majorHAnsi" w:eastAsiaTheme="majorEastAsia" w:hAnsiTheme="majorHAnsi" w:cstheme="majorBidi"/>
      <w:b/>
      <w:bCs/>
      <w:sz w:val="28"/>
      <w:szCs w:val="28"/>
    </w:rPr>
  </w:style>
  <w:style w:type="paragraph" w:styleId="Sprechblasentext">
    <w:name w:val="Balloon Text"/>
    <w:basedOn w:val="Standard"/>
    <w:link w:val="SprechblasentextZchn"/>
    <w:uiPriority w:val="99"/>
    <w:semiHidden/>
    <w:unhideWhenUsed/>
    <w:rsid w:val="005C56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C56FC"/>
    <w:rPr>
      <w:rFonts w:ascii="Tahoma" w:hAnsi="Tahoma" w:cs="Tahoma"/>
      <w:sz w:val="16"/>
      <w:szCs w:val="16"/>
    </w:rPr>
  </w:style>
  <w:style w:type="paragraph" w:styleId="Inhaltsverzeichnisberschrift">
    <w:name w:val="TOC Heading"/>
    <w:basedOn w:val="berschrift1"/>
    <w:next w:val="Standard"/>
    <w:uiPriority w:val="39"/>
    <w:unhideWhenUsed/>
    <w:qFormat/>
    <w:rsid w:val="00677A01"/>
    <w:pPr>
      <w:numPr>
        <w:numId w:val="0"/>
      </w:numPr>
      <w:outlineLvl w:val="9"/>
    </w:pPr>
  </w:style>
  <w:style w:type="paragraph" w:styleId="KeinLeerraum">
    <w:name w:val="No Spacing"/>
    <w:uiPriority w:val="1"/>
    <w:qFormat/>
    <w:rsid w:val="00EA1EC7"/>
    <w:pPr>
      <w:spacing w:after="0" w:line="240" w:lineRule="auto"/>
    </w:pPr>
    <w:rPr>
      <w:sz w:val="24"/>
    </w:rPr>
  </w:style>
  <w:style w:type="table" w:styleId="Tabellenraster">
    <w:name w:val="Table Grid"/>
    <w:basedOn w:val="NormaleTabelle"/>
    <w:uiPriority w:val="39"/>
    <w:rsid w:val="001511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Subheading1">
    <w:name w:val="Citavi Bibliography Subheading 1"/>
    <w:basedOn w:val="berschrift2"/>
    <w:link w:val="CitaviBibliographySubheading1Zchn"/>
    <w:rsid w:val="00E4621F"/>
    <w:pPr>
      <w:numPr>
        <w:ilvl w:val="0"/>
        <w:numId w:val="0"/>
      </w:numPr>
      <w:outlineLvl w:val="9"/>
    </w:pPr>
  </w:style>
  <w:style w:type="character" w:customStyle="1" w:styleId="CitaviBibliographySubheading1Zchn">
    <w:name w:val="Citavi Bibliography Subheading 1 Zchn"/>
    <w:basedOn w:val="Absatz-Standardschriftart"/>
    <w:link w:val="CitaviBibliographySubheading1"/>
    <w:rsid w:val="00E4621F"/>
    <w:rPr>
      <w:rFonts w:asciiTheme="majorHAnsi" w:eastAsiaTheme="majorEastAsia" w:hAnsiTheme="majorHAnsi" w:cstheme="majorBidi"/>
      <w:b/>
      <w:bCs/>
      <w:sz w:val="26"/>
      <w:szCs w:val="26"/>
    </w:rPr>
  </w:style>
  <w:style w:type="paragraph" w:customStyle="1" w:styleId="CitaviBibliographySubheading2">
    <w:name w:val="Citavi Bibliography Subheading 2"/>
    <w:basedOn w:val="berschrift3"/>
    <w:link w:val="CitaviBibliographySubheading2Zchn"/>
    <w:rsid w:val="00E4621F"/>
    <w:pPr>
      <w:numPr>
        <w:ilvl w:val="0"/>
        <w:numId w:val="0"/>
      </w:numPr>
      <w:outlineLvl w:val="9"/>
    </w:pPr>
  </w:style>
  <w:style w:type="character" w:customStyle="1" w:styleId="CitaviBibliographySubheading2Zchn">
    <w:name w:val="Citavi Bibliography Subheading 2 Zchn"/>
    <w:basedOn w:val="Absatz-Standardschriftart"/>
    <w:link w:val="CitaviBibliographySubheading2"/>
    <w:rsid w:val="00E4621F"/>
    <w:rPr>
      <w:rFonts w:asciiTheme="majorHAnsi" w:eastAsiaTheme="majorEastAsia" w:hAnsiTheme="majorHAnsi" w:cstheme="majorBidi"/>
      <w:b/>
      <w:bCs/>
      <w:color w:val="4F81BD" w:themeColor="accent1"/>
      <w:sz w:val="24"/>
    </w:rPr>
  </w:style>
  <w:style w:type="paragraph" w:customStyle="1" w:styleId="CitaviBibliographySubheading3">
    <w:name w:val="Citavi Bibliography Subheading 3"/>
    <w:basedOn w:val="berschrift4"/>
    <w:link w:val="CitaviBibliographySubheading3Zchn"/>
    <w:rsid w:val="00E4621F"/>
    <w:pPr>
      <w:numPr>
        <w:ilvl w:val="0"/>
        <w:numId w:val="0"/>
      </w:numPr>
      <w:outlineLvl w:val="9"/>
    </w:pPr>
  </w:style>
  <w:style w:type="character" w:customStyle="1" w:styleId="CitaviBibliographySubheading3Zchn">
    <w:name w:val="Citavi Bibliography Subheading 3 Zchn"/>
    <w:basedOn w:val="Absatz-Standardschriftart"/>
    <w:link w:val="CitaviBibliographySubheading3"/>
    <w:rsid w:val="00E4621F"/>
    <w:rPr>
      <w:rFonts w:asciiTheme="majorHAnsi" w:eastAsiaTheme="majorEastAsia" w:hAnsiTheme="majorHAnsi" w:cstheme="majorBidi"/>
      <w:b/>
      <w:bCs/>
      <w:i/>
      <w:iCs/>
      <w:color w:val="4F81BD" w:themeColor="accent1"/>
      <w:sz w:val="24"/>
    </w:rPr>
  </w:style>
  <w:style w:type="paragraph" w:customStyle="1" w:styleId="CitaviBibliographySubheading4">
    <w:name w:val="Citavi Bibliography Subheading 4"/>
    <w:basedOn w:val="berschrift5"/>
    <w:link w:val="CitaviBibliographySubheading4Zchn"/>
    <w:rsid w:val="00E4621F"/>
    <w:pPr>
      <w:numPr>
        <w:ilvl w:val="0"/>
        <w:numId w:val="0"/>
      </w:numPr>
      <w:outlineLvl w:val="9"/>
    </w:pPr>
  </w:style>
  <w:style w:type="character" w:customStyle="1" w:styleId="CitaviBibliographySubheading4Zchn">
    <w:name w:val="Citavi Bibliography Subheading 4 Zchn"/>
    <w:basedOn w:val="Absatz-Standardschriftart"/>
    <w:link w:val="CitaviBibliographySubheading4"/>
    <w:rsid w:val="00E4621F"/>
    <w:rPr>
      <w:rFonts w:asciiTheme="majorHAnsi" w:eastAsiaTheme="majorEastAsia" w:hAnsiTheme="majorHAnsi" w:cstheme="majorBidi"/>
      <w:color w:val="243F60" w:themeColor="accent1" w:themeShade="7F"/>
      <w:sz w:val="24"/>
    </w:rPr>
  </w:style>
  <w:style w:type="paragraph" w:customStyle="1" w:styleId="CitaviBibliographySubheading5">
    <w:name w:val="Citavi Bibliography Subheading 5"/>
    <w:basedOn w:val="berschrift6"/>
    <w:link w:val="CitaviBibliographySubheading5Zchn"/>
    <w:rsid w:val="00E4621F"/>
    <w:pPr>
      <w:numPr>
        <w:ilvl w:val="0"/>
        <w:numId w:val="0"/>
      </w:numPr>
      <w:outlineLvl w:val="9"/>
    </w:pPr>
  </w:style>
  <w:style w:type="character" w:customStyle="1" w:styleId="CitaviBibliographySubheading5Zchn">
    <w:name w:val="Citavi Bibliography Subheading 5 Zchn"/>
    <w:basedOn w:val="Absatz-Standardschriftart"/>
    <w:link w:val="CitaviBibliographySubheading5"/>
    <w:rsid w:val="00E4621F"/>
    <w:rPr>
      <w:rFonts w:asciiTheme="majorHAnsi" w:eastAsiaTheme="majorEastAsia" w:hAnsiTheme="majorHAnsi" w:cstheme="majorBidi"/>
      <w:i/>
      <w:iCs/>
      <w:color w:val="243F60" w:themeColor="accent1" w:themeShade="7F"/>
      <w:sz w:val="24"/>
    </w:rPr>
  </w:style>
  <w:style w:type="paragraph" w:customStyle="1" w:styleId="CitaviBibliographySubheading6">
    <w:name w:val="Citavi Bibliography Subheading 6"/>
    <w:basedOn w:val="berschrift7"/>
    <w:link w:val="CitaviBibliographySubheading6Zchn"/>
    <w:rsid w:val="00E4621F"/>
    <w:pPr>
      <w:numPr>
        <w:ilvl w:val="0"/>
        <w:numId w:val="0"/>
      </w:numPr>
      <w:outlineLvl w:val="9"/>
    </w:pPr>
  </w:style>
  <w:style w:type="character" w:customStyle="1" w:styleId="CitaviBibliographySubheading6Zchn">
    <w:name w:val="Citavi Bibliography Subheading 6 Zchn"/>
    <w:basedOn w:val="Absatz-Standardschriftart"/>
    <w:link w:val="CitaviBibliographySubheading6"/>
    <w:rsid w:val="00E4621F"/>
    <w:rPr>
      <w:rFonts w:asciiTheme="majorHAnsi" w:eastAsiaTheme="majorEastAsia" w:hAnsiTheme="majorHAnsi" w:cstheme="majorBidi"/>
      <w:i/>
      <w:iCs/>
      <w:color w:val="404040" w:themeColor="text1" w:themeTint="BF"/>
      <w:sz w:val="24"/>
    </w:rPr>
  </w:style>
  <w:style w:type="paragraph" w:customStyle="1" w:styleId="CitaviBibliographySubheading7">
    <w:name w:val="Citavi Bibliography Subheading 7"/>
    <w:basedOn w:val="berschrift8"/>
    <w:link w:val="CitaviBibliographySubheading7Zchn"/>
    <w:rsid w:val="00E4621F"/>
    <w:pPr>
      <w:numPr>
        <w:ilvl w:val="0"/>
        <w:numId w:val="0"/>
      </w:numPr>
      <w:outlineLvl w:val="9"/>
    </w:pPr>
  </w:style>
  <w:style w:type="character" w:customStyle="1" w:styleId="CitaviBibliographySubheading7Zchn">
    <w:name w:val="Citavi Bibliography Subheading 7 Zchn"/>
    <w:basedOn w:val="Absatz-Standardschriftart"/>
    <w:link w:val="CitaviBibliographySubheading7"/>
    <w:rsid w:val="00E4621F"/>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E4621F"/>
    <w:pPr>
      <w:numPr>
        <w:ilvl w:val="0"/>
        <w:numId w:val="0"/>
      </w:numPr>
      <w:outlineLvl w:val="9"/>
    </w:pPr>
  </w:style>
  <w:style w:type="character" w:customStyle="1" w:styleId="CitaviBibliographySubheading8Zchn">
    <w:name w:val="Citavi Bibliography Subheading 8 Zchn"/>
    <w:basedOn w:val="Absatz-Standardschriftart"/>
    <w:link w:val="CitaviBibliographySubheading8"/>
    <w:rsid w:val="00E4621F"/>
    <w:rPr>
      <w:rFonts w:asciiTheme="majorHAnsi" w:eastAsiaTheme="majorEastAsia" w:hAnsiTheme="majorHAnsi" w:cstheme="majorBidi"/>
      <w:i/>
      <w:iCs/>
      <w:color w:val="404040" w:themeColor="text1" w:themeTint="BF"/>
      <w:sz w:val="20"/>
      <w:szCs w:val="20"/>
    </w:rPr>
  </w:style>
  <w:style w:type="paragraph" w:styleId="Literaturverzeichnis">
    <w:name w:val="Bibliography"/>
    <w:basedOn w:val="Standard"/>
    <w:next w:val="Standard"/>
    <w:uiPriority w:val="37"/>
    <w:semiHidden/>
    <w:unhideWhenUsed/>
    <w:rsid w:val="00876FB1"/>
  </w:style>
  <w:style w:type="character" w:styleId="Buchtitel">
    <w:name w:val="Book Title"/>
    <w:basedOn w:val="Absatz-Standardschriftart"/>
    <w:uiPriority w:val="33"/>
    <w:qFormat/>
    <w:rsid w:val="00876FB1"/>
    <w:rPr>
      <w:b/>
      <w:bCs/>
      <w:i/>
      <w:iCs/>
      <w:spacing w:val="5"/>
    </w:rPr>
  </w:style>
  <w:style w:type="character" w:styleId="IntensiverVerweis">
    <w:name w:val="Intense Reference"/>
    <w:basedOn w:val="Absatz-Standardschriftart"/>
    <w:uiPriority w:val="32"/>
    <w:qFormat/>
    <w:rsid w:val="00876FB1"/>
    <w:rPr>
      <w:b/>
      <w:bCs/>
      <w:smallCaps/>
      <w:color w:val="4F81BD" w:themeColor="accent1"/>
      <w:spacing w:val="5"/>
    </w:rPr>
  </w:style>
  <w:style w:type="character" w:styleId="SchwacherVerweis">
    <w:name w:val="Subtle Reference"/>
    <w:basedOn w:val="Absatz-Standardschriftart"/>
    <w:uiPriority w:val="31"/>
    <w:qFormat/>
    <w:rsid w:val="00876FB1"/>
    <w:rPr>
      <w:smallCaps/>
      <w:color w:val="5A5A5A" w:themeColor="text1" w:themeTint="A5"/>
    </w:rPr>
  </w:style>
  <w:style w:type="character" w:styleId="IntensiveHervorhebung">
    <w:name w:val="Intense Emphasis"/>
    <w:basedOn w:val="Absatz-Standardschriftart"/>
    <w:uiPriority w:val="21"/>
    <w:qFormat/>
    <w:rsid w:val="00876FB1"/>
    <w:rPr>
      <w:i/>
      <w:iCs/>
      <w:color w:val="4F81BD" w:themeColor="accent1"/>
    </w:rPr>
  </w:style>
  <w:style w:type="character" w:styleId="SchwacheHervorhebung">
    <w:name w:val="Subtle Emphasis"/>
    <w:basedOn w:val="Absatz-Standardschriftart"/>
    <w:uiPriority w:val="19"/>
    <w:qFormat/>
    <w:rsid w:val="00876FB1"/>
    <w:rPr>
      <w:i/>
      <w:iCs/>
      <w:color w:val="404040" w:themeColor="text1" w:themeTint="BF"/>
    </w:rPr>
  </w:style>
  <w:style w:type="paragraph" w:styleId="IntensivesZitat">
    <w:name w:val="Intense Quote"/>
    <w:basedOn w:val="Standard"/>
    <w:next w:val="Standard"/>
    <w:link w:val="IntensivesZitatZchn"/>
    <w:uiPriority w:val="30"/>
    <w:qFormat/>
    <w:rsid w:val="00876FB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76FB1"/>
    <w:rPr>
      <w:rFonts w:ascii="Times New Roman" w:hAnsi="Times New Roman"/>
      <w:i/>
      <w:iCs/>
      <w:color w:val="4F81BD" w:themeColor="accent1"/>
      <w:sz w:val="24"/>
    </w:rPr>
  </w:style>
  <w:style w:type="paragraph" w:styleId="Zitat">
    <w:name w:val="Quote"/>
    <w:basedOn w:val="Standard"/>
    <w:next w:val="Standard"/>
    <w:link w:val="ZitatZchn"/>
    <w:uiPriority w:val="29"/>
    <w:qFormat/>
    <w:rsid w:val="00876FB1"/>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76FB1"/>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876FB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76F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876FB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76FB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76FB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76FB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76FB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76FB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76FB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76FB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76FB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76F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76F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76FB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76FB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76FB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876FB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76F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76FB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76F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ommentarthema">
    <w:name w:val="annotation subject"/>
    <w:basedOn w:val="Kommentartext"/>
    <w:next w:val="Kommentartext"/>
    <w:link w:val="KommentarthemaZchn"/>
    <w:uiPriority w:val="99"/>
    <w:semiHidden/>
    <w:unhideWhenUsed/>
    <w:rsid w:val="002072BA"/>
    <w:rPr>
      <w:b/>
      <w:bCs/>
    </w:rPr>
  </w:style>
  <w:style w:type="character" w:customStyle="1" w:styleId="KommentarthemaZchn">
    <w:name w:val="Kommentarthema Zchn"/>
    <w:basedOn w:val="KommentartextZchn"/>
    <w:link w:val="Kommentarthema"/>
    <w:uiPriority w:val="99"/>
    <w:semiHidden/>
    <w:rsid w:val="002072BA"/>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273486">
      <w:bodyDiv w:val="1"/>
      <w:marLeft w:val="0"/>
      <w:marRight w:val="0"/>
      <w:marTop w:val="0"/>
      <w:marBottom w:val="0"/>
      <w:divBdr>
        <w:top w:val="none" w:sz="0" w:space="0" w:color="auto"/>
        <w:left w:val="none" w:sz="0" w:space="0" w:color="auto"/>
        <w:bottom w:val="none" w:sz="0" w:space="0" w:color="auto"/>
        <w:right w:val="none" w:sz="0" w:space="0" w:color="auto"/>
      </w:divBdr>
    </w:div>
    <w:div w:id="501285030">
      <w:bodyDiv w:val="1"/>
      <w:marLeft w:val="0"/>
      <w:marRight w:val="0"/>
      <w:marTop w:val="0"/>
      <w:marBottom w:val="0"/>
      <w:divBdr>
        <w:top w:val="none" w:sz="0" w:space="0" w:color="auto"/>
        <w:left w:val="none" w:sz="0" w:space="0" w:color="auto"/>
        <w:bottom w:val="none" w:sz="0" w:space="0" w:color="auto"/>
        <w:right w:val="none" w:sz="0" w:space="0" w:color="auto"/>
      </w:divBdr>
    </w:div>
    <w:div w:id="642737817">
      <w:bodyDiv w:val="1"/>
      <w:marLeft w:val="0"/>
      <w:marRight w:val="0"/>
      <w:marTop w:val="0"/>
      <w:marBottom w:val="0"/>
      <w:divBdr>
        <w:top w:val="none" w:sz="0" w:space="0" w:color="auto"/>
        <w:left w:val="none" w:sz="0" w:space="0" w:color="auto"/>
        <w:bottom w:val="none" w:sz="0" w:space="0" w:color="auto"/>
        <w:right w:val="none" w:sz="0" w:space="0" w:color="auto"/>
      </w:divBdr>
    </w:div>
    <w:div w:id="757138611">
      <w:bodyDiv w:val="1"/>
      <w:marLeft w:val="0"/>
      <w:marRight w:val="0"/>
      <w:marTop w:val="0"/>
      <w:marBottom w:val="0"/>
      <w:divBdr>
        <w:top w:val="none" w:sz="0" w:space="0" w:color="auto"/>
        <w:left w:val="none" w:sz="0" w:space="0" w:color="auto"/>
        <w:bottom w:val="none" w:sz="0" w:space="0" w:color="auto"/>
        <w:right w:val="none" w:sz="0" w:space="0" w:color="auto"/>
      </w:divBdr>
    </w:div>
    <w:div w:id="847018115">
      <w:bodyDiv w:val="1"/>
      <w:marLeft w:val="0"/>
      <w:marRight w:val="0"/>
      <w:marTop w:val="0"/>
      <w:marBottom w:val="0"/>
      <w:divBdr>
        <w:top w:val="none" w:sz="0" w:space="0" w:color="auto"/>
        <w:left w:val="none" w:sz="0" w:space="0" w:color="auto"/>
        <w:bottom w:val="none" w:sz="0" w:space="0" w:color="auto"/>
        <w:right w:val="none" w:sz="0" w:space="0" w:color="auto"/>
      </w:divBdr>
    </w:div>
    <w:div w:id="1127896902">
      <w:bodyDiv w:val="1"/>
      <w:marLeft w:val="0"/>
      <w:marRight w:val="0"/>
      <w:marTop w:val="0"/>
      <w:marBottom w:val="0"/>
      <w:divBdr>
        <w:top w:val="none" w:sz="0" w:space="0" w:color="auto"/>
        <w:left w:val="none" w:sz="0" w:space="0" w:color="auto"/>
        <w:bottom w:val="none" w:sz="0" w:space="0" w:color="auto"/>
        <w:right w:val="none" w:sz="0" w:space="0" w:color="auto"/>
      </w:divBdr>
    </w:div>
    <w:div w:id="189958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19D2D1-6A75-4B9B-924D-DA9AFBAA8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296</Words>
  <Characters>39672</Characters>
  <Application>Microsoft Office Word</Application>
  <DocSecurity>0</DocSecurity>
  <Lines>330</Lines>
  <Paragraphs>91</Paragraphs>
  <ScaleCrop>false</ScaleCrop>
  <HeadingPairs>
    <vt:vector size="2" baseType="variant">
      <vt:variant>
        <vt:lpstr>Titel</vt:lpstr>
      </vt:variant>
      <vt:variant>
        <vt:i4>1</vt:i4>
      </vt:variant>
    </vt:vector>
  </HeadingPairs>
  <TitlesOfParts>
    <vt:vector size="1" baseType="lpstr">
      <vt:lpstr/>
    </vt:vector>
  </TitlesOfParts>
  <Company>Frost-RL</Company>
  <LinksUpToDate>false</LinksUpToDate>
  <CharactersWithSpaces>4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Benutzer</dc:creator>
  <cp:keywords/>
  <dc:description/>
  <cp:lastModifiedBy>Windows-Benutzer</cp:lastModifiedBy>
  <cp:revision>33</cp:revision>
  <cp:lastPrinted>2017-11-09T21:01:00Z</cp:lastPrinted>
  <dcterms:created xsi:type="dcterms:W3CDTF">2018-05-26T08:49:00Z</dcterms:created>
  <dcterms:modified xsi:type="dcterms:W3CDTF">2018-06-0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a24ace8d-512b-464a-8b16-c623484bc184</vt:lpwstr>
  </property>
  <property fmtid="{D5CDD505-2E9C-101B-9397-08002B2CF9AE}" pid="10" name="CitaviDocumentProperty_7">
    <vt:lpwstr>Leiden</vt:lpwstr>
  </property>
  <property fmtid="{D5CDD505-2E9C-101B-9397-08002B2CF9AE}" pid="11" name="CitaviDocumentProperty_8">
    <vt:lpwstr>C:\Users\peter\Documents\Citavi 5\Projects\Leiden\Leiden.ctv5</vt:lpwstr>
  </property>
  <property fmtid="{D5CDD505-2E9C-101B-9397-08002B2CF9AE}" pid="12" name="CitaviDocumentProperty_1">
    <vt:lpwstr>5.7.1.0</vt:lpwstr>
  </property>
  <property fmtid="{D5CDD505-2E9C-101B-9397-08002B2CF9AE}" pid="13" name="CitaviDocumentProperty_6">
    <vt:lpwstr>True</vt:lpwstr>
  </property>
</Properties>
</file>